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1214EE">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1214EE">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1214EE">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1214EE">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1214EE">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1214EE">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1214EE">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1214EE">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1214EE">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1214EE">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1214EE">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1214EE">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1214EE">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1214EE">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1214EE">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1214EE">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1214EE">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1214EE">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1214EE">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1214EE">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1214EE">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1214EE">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1214EE">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1214EE">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1214EE">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1214EE">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1214EE">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1214EE">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i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1214EE">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1214EE">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1214EE">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1214EE">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1214EE">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1214EE">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1214EE">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1214EE">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1214EE">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1214EE">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1214EE">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1214EE">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1214EE">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1214EE">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1214EE">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1214EE">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1214EE">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1214EE">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l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1214EE">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1214EE">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1214EE">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1214EE">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1214EE">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1214EE">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1214EE">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1214EE">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1214EE">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1214EE">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1214EE">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1214EE">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1214EE">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1214EE">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1214EE">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1214EE">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1214EE">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1214EE">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1214EE">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1214EE">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1214EE">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1214EE">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1214EE">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1214EE">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1214EE">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1214EE">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1214EE">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1214EE">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1214EE">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1214EE">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1214EE">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1214EE">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1214EE">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1214EE">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1214EE">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1214EE">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1214EE">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1214EE">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1214EE">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1214EE">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1214EE">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1214EE">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1214EE">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1214EE">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1214EE">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1214EE">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1214EE">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1214EE">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1214EE">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1214EE">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1214EE">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1214EE">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1214EE">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1214EE">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1214EE">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1214EE">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1214EE">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1214EE">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1214EE">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1214EE">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1214EE">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1214EE">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1214EE">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1214EE">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1214EE">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1214EE">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1214EE">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1214EE">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47365B24" w:rsidR="00B165C7" w:rsidRDefault="00672FFC">
          <w:r>
            <w:fldChar w:fldCharType="end"/>
          </w:r>
        </w:p>
      </w:sdtContent>
    </w:sdt>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lastRenderedPageBreak/>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w:t>
      </w:r>
      <w:r>
        <w:lastRenderedPageBreak/>
        <w:t>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69713603"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3D53CD">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xml:space="preserve">: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w:t>
      </w:r>
      <w:r w:rsidR="001C7E03">
        <w:lastRenderedPageBreak/>
        <w:t>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63D2083C"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w:t>
      </w:r>
      <w:r w:rsidR="00B94D2C">
        <w:rPr>
          <w:lang w:val="en-US" w:bidi="en-US"/>
        </w:rPr>
        <w:lastRenderedPageBreak/>
        <w:t xml:space="preserve">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47D0552F" w:rsidR="00B94D2C" w:rsidRDefault="00B94D2C" w:rsidP="00B94D2C">
      <w:pPr>
        <w:pStyle w:val="Caption"/>
        <w:keepNext/>
      </w:pPr>
      <w:bookmarkStart w:id="42" w:name="_Ref19780482"/>
      <w:r>
        <w:t xml:space="preserve">Table </w:t>
      </w:r>
      <w:r w:rsidR="001214EE">
        <w:fldChar w:fldCharType="begin"/>
      </w:r>
      <w:r w:rsidR="001214EE">
        <w:instrText xml:space="preserve"> SEQ Table \* ARABIC </w:instrText>
      </w:r>
      <w:r w:rsidR="001214EE">
        <w:fldChar w:fldCharType="separate"/>
      </w:r>
      <w:r w:rsidR="005A6FB2">
        <w:rPr>
          <w:noProof/>
        </w:rPr>
        <w:t>1</w:t>
      </w:r>
      <w:r w:rsidR="001214EE">
        <w:rPr>
          <w:noProof/>
        </w:rPr>
        <w:fldChar w:fldCharType="end"/>
      </w:r>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w:t>
      </w:r>
      <w:r>
        <w:lastRenderedPageBreak/>
        <w:t xml:space="preserve">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w:t>
      </w:r>
      <w:r w:rsidR="00BF1751">
        <w:rPr>
          <w:lang w:val="en-US" w:bidi="en-US"/>
        </w:rPr>
        <w:lastRenderedPageBreak/>
        <w:t xml:space="preserve">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w:t>
      </w:r>
      <w:r w:rsidRPr="009A7486">
        <w:rPr>
          <w:rFonts w:asciiTheme="majorBidi" w:hAnsiTheme="majorBidi" w:cstheme="majorBidi"/>
        </w:rPr>
        <w:lastRenderedPageBreak/>
        <w:t xml:space="preserve">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lastRenderedPageBreak/>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lastRenderedPageBreak/>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4" w:name="_Ref35255109"/>
      <w:bookmarkStart w:id="55" w:name="_Toc35948841"/>
      <w:r>
        <w:t>Urban System Characteristics and Behaviour</w:t>
      </w:r>
      <w:bookmarkEnd w:id="37"/>
      <w:bookmarkEnd w:id="54"/>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w:t>
      </w:r>
      <w:r w:rsidR="001214EE" w:rsidRPr="001214EE">
        <w:lastRenderedPageBreak/>
        <w:t>and span all services such as Households, Services, Residents. The Service Level spans concepts commonly associated with a particular service</w:t>
      </w:r>
      <w:r w:rsidR="00A1451D">
        <w:t xml:space="preserve"> (i.e. transportation planning)</w:t>
      </w:r>
      <w:bookmarkStart w:id="56" w:name="_GoBack"/>
      <w:bookmarkEnd w:id="56"/>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2DCA614D" w:rsidR="00C32EA4" w:rsidRDefault="003D53CD" w:rsidP="003D53CD">
      <w:pPr>
        <w:pStyle w:val="Caption"/>
      </w:pPr>
      <w:bookmarkStart w:id="57" w:name="_Ref37337017"/>
      <w:r>
        <w:t xml:space="preserve">Figure </w:t>
      </w:r>
      <w:r>
        <w:fldChar w:fldCharType="begin"/>
      </w:r>
      <w:r>
        <w:instrText xml:space="preserve"> SEQ Figure \* ARABIC </w:instrText>
      </w:r>
      <w:r>
        <w:fldChar w:fldCharType="separate"/>
      </w:r>
      <w:r>
        <w:rPr>
          <w:noProof/>
        </w:rPr>
        <w:t>2</w:t>
      </w:r>
      <w:r>
        <w:fldChar w:fldCharType="end"/>
      </w:r>
      <w:bookmarkEnd w:id="57"/>
      <w:r>
        <w:t>: Levels of the iCity TPSO</w:t>
      </w:r>
    </w:p>
    <w:p w14:paraId="4B3315A8" w14:textId="6CA66189" w:rsidR="00510412" w:rsidRDefault="00510412" w:rsidP="00510412">
      <w:pPr>
        <w:pStyle w:val="Heading2"/>
      </w:pPr>
      <w:bookmarkStart w:id="58" w:name="_Ref35947125"/>
      <w:bookmarkStart w:id="59" w:name="_Toc35948842"/>
      <w:r>
        <w:t>Pragmatic Design Practices</w:t>
      </w:r>
      <w:bookmarkEnd w:id="58"/>
      <w:bookmarkEnd w:id="59"/>
    </w:p>
    <w:p w14:paraId="01D2B523" w14:textId="2EA02EDE" w:rsidR="00510412" w:rsidRDefault="00510412" w:rsidP="00510412">
      <w:r>
        <w:rPr>
          <w:lang w:val="en-US" w:bidi="en-US"/>
        </w:rPr>
        <w:t xml:space="preserve">Before presenting the ontologies, we summarize and explain the pragmatic 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w:t>
      </w:r>
      <w:r w:rsidR="0072475D">
        <w:lastRenderedPageBreak/>
        <w:t>admittedly artificial however they allow us to precisely organize the terms in an ontology. 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60" w:name="_Toc35948843"/>
      <w:r>
        <w:lastRenderedPageBreak/>
        <w:t>Foundational Ontolog</w:t>
      </w:r>
      <w:r w:rsidR="0073758C">
        <w:t>ies</w:t>
      </w:r>
      <w:bookmarkEnd w:id="60"/>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1" w:name="_Toc35948844"/>
      <w:r>
        <w:t xml:space="preserve">Location </w:t>
      </w:r>
      <w:r w:rsidR="00520123">
        <w:t>Ontology</w:t>
      </w:r>
      <w:bookmarkEnd w:id="61"/>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4B19FF22" w:rsidR="0081005F" w:rsidRDefault="0081005F" w:rsidP="0081005F">
      <w:pPr>
        <w:pStyle w:val="Caption"/>
        <w:keepNext/>
        <w:spacing w:after="120"/>
      </w:pPr>
      <w:bookmarkStart w:id="62" w:name="_Ref11759283"/>
      <w:r>
        <w:t xml:space="preserve">Table </w:t>
      </w:r>
      <w:r w:rsidR="001214EE">
        <w:fldChar w:fldCharType="begin"/>
      </w:r>
      <w:r w:rsidR="001214EE">
        <w:instrText xml:space="preserve"> SEQ Table \* ARABIC </w:instrText>
      </w:r>
      <w:r w:rsidR="001214EE">
        <w:fldChar w:fldCharType="separate"/>
      </w:r>
      <w:r w:rsidR="005A6FB2">
        <w:rPr>
          <w:noProof/>
        </w:rPr>
        <w:t>2</w:t>
      </w:r>
      <w:r w:rsidR="001214EE">
        <w:rPr>
          <w:noProof/>
        </w:rPr>
        <w:fldChar w:fldCharType="end"/>
      </w:r>
      <w:bookmarkEnd w:id="62"/>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6634212A" w:rsidR="0081005F" w:rsidRDefault="0081005F" w:rsidP="0081005F">
      <w:pPr>
        <w:pStyle w:val="Caption"/>
        <w:keepNext/>
        <w:spacing w:after="120"/>
      </w:pPr>
      <w:bookmarkStart w:id="63" w:name="_Ref11762225"/>
      <w:r>
        <w:t xml:space="preserve">Table </w:t>
      </w:r>
      <w:r w:rsidR="001214EE">
        <w:fldChar w:fldCharType="begin"/>
      </w:r>
      <w:r w:rsidR="001214EE">
        <w:instrText xml:space="preserve"> SEQ Table \* ARABIC </w:instrText>
      </w:r>
      <w:r w:rsidR="001214EE">
        <w:fldChar w:fldCharType="separate"/>
      </w:r>
      <w:r w:rsidR="005A6FB2">
        <w:rPr>
          <w:noProof/>
        </w:rPr>
        <w:t>3</w:t>
      </w:r>
      <w:r w:rsidR="001214EE">
        <w:rPr>
          <w:noProof/>
        </w:rPr>
        <w:fldChar w:fldCharType="end"/>
      </w:r>
      <w:bookmarkEnd w:id="63"/>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1214EE"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7739E2A" w:rsidR="0081005F" w:rsidRDefault="0081005F" w:rsidP="0081005F">
      <w:pPr>
        <w:pStyle w:val="Caption"/>
      </w:pPr>
      <w:bookmarkStart w:id="64" w:name="_Ref23939652"/>
      <w:r>
        <w:t xml:space="preserve">Figure </w:t>
      </w:r>
      <w:r w:rsidR="001214EE">
        <w:fldChar w:fldCharType="begin"/>
      </w:r>
      <w:r w:rsidR="001214EE">
        <w:instrText xml:space="preserve"> SEQ Figure \* ARABIC </w:instrText>
      </w:r>
      <w:r w:rsidR="001214EE">
        <w:fldChar w:fldCharType="separate"/>
      </w:r>
      <w:r w:rsidR="003D53CD">
        <w:rPr>
          <w:noProof/>
        </w:rPr>
        <w:t>3</w:t>
      </w:r>
      <w:r w:rsidR="001214EE">
        <w:rPr>
          <w:noProof/>
        </w:rPr>
        <w:fldChar w:fldCharType="end"/>
      </w:r>
      <w:bookmarkEnd w:id="6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5" w:name="_Toc519507734"/>
      <w:bookmarkStart w:id="66" w:name="_Toc520703198"/>
      <w:bookmarkStart w:id="67" w:name="_Toc520725402"/>
      <w:bookmarkStart w:id="68" w:name="_Toc519507735"/>
      <w:bookmarkStart w:id="69" w:name="_Toc520703199"/>
      <w:bookmarkStart w:id="70" w:name="_Toc520725403"/>
      <w:bookmarkStart w:id="71" w:name="_Toc519507736"/>
      <w:bookmarkStart w:id="72" w:name="_Toc520703200"/>
      <w:bookmarkStart w:id="73" w:name="_Toc520725404"/>
      <w:bookmarkStart w:id="74" w:name="_Toc519507737"/>
      <w:bookmarkStart w:id="75" w:name="_Toc520703201"/>
      <w:bookmarkStart w:id="76" w:name="_Toc520725405"/>
      <w:bookmarkStart w:id="77" w:name="_Toc519507738"/>
      <w:bookmarkStart w:id="78" w:name="_Toc520703202"/>
      <w:bookmarkStart w:id="79" w:name="_Toc520725406"/>
      <w:bookmarkStart w:id="80" w:name="_Toc35948845"/>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t>Time Ontology</w:t>
      </w:r>
      <w:bookmarkEnd w:id="80"/>
    </w:p>
    <w:p w14:paraId="67B47D7D" w14:textId="6DFD0E9A" w:rsidR="00D22EE2" w:rsidRPr="007978A3" w:rsidRDefault="001214EE"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58EEBE12" w:rsidR="00D22EE2" w:rsidRDefault="00D22EE2" w:rsidP="00D22EE2">
      <w:pPr>
        <w:pStyle w:val="Caption"/>
        <w:keepNext/>
        <w:spacing w:after="120"/>
      </w:pPr>
      <w:bookmarkStart w:id="81" w:name="_Ref11827256"/>
      <w:r>
        <w:lastRenderedPageBreak/>
        <w:t xml:space="preserve">Table </w:t>
      </w:r>
      <w:r w:rsidR="001214EE">
        <w:fldChar w:fldCharType="begin"/>
      </w:r>
      <w:r w:rsidR="001214EE">
        <w:instrText xml:space="preserve"> SEQ Table \* ARABIC </w:instrText>
      </w:r>
      <w:r w:rsidR="001214EE">
        <w:fldChar w:fldCharType="separate"/>
      </w:r>
      <w:r w:rsidR="005A6FB2">
        <w:rPr>
          <w:noProof/>
        </w:rPr>
        <w:t>4</w:t>
      </w:r>
      <w:r w:rsidR="001214EE">
        <w:rPr>
          <w:noProof/>
        </w:rPr>
        <w:fldChar w:fldCharType="end"/>
      </w:r>
      <w:bookmarkEnd w:id="81"/>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545EF8C9" w:rsidR="00D22EE2" w:rsidRDefault="00D22EE2" w:rsidP="00D22EE2">
      <w:pPr>
        <w:pStyle w:val="Caption"/>
        <w:spacing w:after="120"/>
        <w:rPr>
          <w:lang w:val="en-CA"/>
        </w:rPr>
      </w:pPr>
      <w:bookmarkStart w:id="82" w:name="_Ref35948111"/>
      <w:bookmarkStart w:id="83" w:name="_Ref11831393"/>
      <w:r>
        <w:t xml:space="preserve">Figure </w:t>
      </w:r>
      <w:r w:rsidR="001214EE">
        <w:fldChar w:fldCharType="begin"/>
      </w:r>
      <w:r w:rsidR="001214EE">
        <w:instrText xml:space="preserve"> SEQ Figure \* ARABIC </w:instrText>
      </w:r>
      <w:r w:rsidR="001214EE">
        <w:fldChar w:fldCharType="separate"/>
      </w:r>
      <w:r w:rsidR="003D53CD">
        <w:rPr>
          <w:noProof/>
        </w:rPr>
        <w:t>4</w:t>
      </w:r>
      <w:r w:rsidR="001214EE">
        <w:rPr>
          <w:noProof/>
        </w:rPr>
        <w:fldChar w:fldCharType="end"/>
      </w:r>
      <w:bookmarkEnd w:id="82"/>
      <w:r>
        <w:t>: Example use of the Time Ontology</w:t>
      </w:r>
      <w:bookmarkEnd w:id="83"/>
    </w:p>
    <w:p w14:paraId="58B390E3" w14:textId="77777777" w:rsidR="00D22EE2" w:rsidRDefault="00D22EE2" w:rsidP="00EA354A">
      <w:pPr>
        <w:rPr>
          <w:b/>
        </w:rPr>
      </w:pPr>
    </w:p>
    <w:p w14:paraId="4E39631C" w14:textId="77777777" w:rsidR="00494297" w:rsidRDefault="00494297" w:rsidP="00494297">
      <w:pPr>
        <w:pStyle w:val="Heading3"/>
      </w:pPr>
      <w:bookmarkStart w:id="84" w:name="_Toc35948846"/>
      <w:r>
        <w:t>Change Ontology</w:t>
      </w:r>
      <w:bookmarkEnd w:id="84"/>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2895546D" w:rsidR="00B4604B" w:rsidRDefault="00B4604B" w:rsidP="00B4604B">
      <w:pPr>
        <w:pStyle w:val="Caption"/>
        <w:keepNext/>
      </w:pPr>
      <w:bookmarkStart w:id="85" w:name="_Ref35948477"/>
      <w:bookmarkStart w:id="86" w:name="_Ref35948467"/>
      <w:r>
        <w:t xml:space="preserve">Table </w:t>
      </w:r>
      <w:r w:rsidR="001214EE">
        <w:fldChar w:fldCharType="begin"/>
      </w:r>
      <w:r w:rsidR="001214EE">
        <w:instrText xml:space="preserve"> SEQ Table \* ARABIC </w:instrText>
      </w:r>
      <w:r w:rsidR="001214EE">
        <w:fldChar w:fldCharType="separate"/>
      </w:r>
      <w:r w:rsidR="005A6FB2">
        <w:rPr>
          <w:noProof/>
        </w:rPr>
        <w:t>5</w:t>
      </w:r>
      <w:r w:rsidR="001214EE">
        <w:rPr>
          <w:noProof/>
        </w:rPr>
        <w:fldChar w:fldCharType="end"/>
      </w:r>
      <w:bookmarkEnd w:id="85"/>
      <w:r>
        <w:t>: Key classes in the Change Ontology</w:t>
      </w:r>
      <w:bookmarkEnd w:id="86"/>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7" w:name="_Ref11834761"/>
      <w:bookmarkStart w:id="88" w:name="_Ref11834749"/>
    </w:p>
    <w:p w14:paraId="031FF601" w14:textId="7FDB3D76" w:rsidR="00B4604B" w:rsidRDefault="00B4604B" w:rsidP="00B4604B">
      <w:pPr>
        <w:pStyle w:val="Caption"/>
        <w:keepNext/>
      </w:pPr>
      <w:bookmarkStart w:id="89" w:name="_Ref35948474"/>
      <w:r>
        <w:t xml:space="preserve">Table </w:t>
      </w:r>
      <w:r w:rsidR="001214EE">
        <w:fldChar w:fldCharType="begin"/>
      </w:r>
      <w:r w:rsidR="001214EE">
        <w:instrText xml:space="preserve"> SEQ Table \* ARABIC </w:instrText>
      </w:r>
      <w:r w:rsidR="001214EE">
        <w:fldChar w:fldCharType="separate"/>
      </w:r>
      <w:r w:rsidR="005A6FB2">
        <w:rPr>
          <w:noProof/>
        </w:rPr>
        <w:t>6</w:t>
      </w:r>
      <w:r w:rsidR="001214EE">
        <w:rPr>
          <w:noProof/>
        </w:rPr>
        <w:fldChar w:fldCharType="end"/>
      </w:r>
      <w:bookmarkEnd w:id="89"/>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7"/>
    <w:bookmarkEnd w:id="88"/>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439BBCDB" w:rsidR="00A62F41" w:rsidRPr="00BB3756" w:rsidRDefault="00A62F41" w:rsidP="00BB3756">
      <w:pPr>
        <w:pStyle w:val="Caption"/>
        <w:spacing w:after="120"/>
      </w:pPr>
      <w:bookmarkStart w:id="90" w:name="_Ref11834852"/>
      <w:bookmarkStart w:id="91" w:name="_Ref11834838"/>
      <w:r>
        <w:t xml:space="preserve">Figure </w:t>
      </w:r>
      <w:r w:rsidR="001214EE">
        <w:fldChar w:fldCharType="begin"/>
      </w:r>
      <w:r w:rsidR="001214EE">
        <w:instrText xml:space="preserve"> SEQ Figure \* ARABIC </w:instrText>
      </w:r>
      <w:r w:rsidR="001214EE">
        <w:fldChar w:fldCharType="separate"/>
      </w:r>
      <w:r w:rsidR="003D53CD">
        <w:rPr>
          <w:noProof/>
        </w:rPr>
        <w:t>5</w:t>
      </w:r>
      <w:r w:rsidR="001214EE">
        <w:rPr>
          <w:noProof/>
        </w:rPr>
        <w:fldChar w:fldCharType="end"/>
      </w:r>
      <w:bookmarkEnd w:id="90"/>
      <w:r>
        <w:t>: Example use of the Change Ontology</w:t>
      </w:r>
      <w:bookmarkEnd w:id="91"/>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2" w:name="_Toc35948847"/>
      <w:r>
        <w:t>Activity Ontology</w:t>
      </w:r>
      <w:bookmarkEnd w:id="92"/>
    </w:p>
    <w:p w14:paraId="04AEA597" w14:textId="3F79F856" w:rsidR="00882108" w:rsidRPr="00BB3756" w:rsidRDefault="001214EE"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451519C" w:rsidR="00882108" w:rsidRPr="00CD7C65" w:rsidRDefault="00882108" w:rsidP="00882108">
      <w:pPr>
        <w:pStyle w:val="Caption"/>
        <w:spacing w:after="120"/>
        <w:jc w:val="center"/>
        <w:rPr>
          <w:lang w:val="en-CA"/>
        </w:rPr>
      </w:pPr>
      <w:bookmarkStart w:id="93" w:name="_Ref2239297"/>
      <w:r>
        <w:t xml:space="preserve">Figure </w:t>
      </w:r>
      <w:r>
        <w:rPr>
          <w:noProof/>
        </w:rPr>
        <w:fldChar w:fldCharType="begin"/>
      </w:r>
      <w:r>
        <w:rPr>
          <w:noProof/>
        </w:rPr>
        <w:instrText xml:space="preserve"> SEQ Figure \* ARABIC </w:instrText>
      </w:r>
      <w:r>
        <w:rPr>
          <w:noProof/>
        </w:rPr>
        <w:fldChar w:fldCharType="separate"/>
      </w:r>
      <w:r w:rsidR="003D53CD">
        <w:rPr>
          <w:noProof/>
        </w:rPr>
        <w:t>6</w:t>
      </w:r>
      <w:r>
        <w:rPr>
          <w:noProof/>
        </w:rPr>
        <w:fldChar w:fldCharType="end"/>
      </w:r>
      <w:bookmarkEnd w:id="93"/>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8B019F4" w:rsidR="00882108" w:rsidRDefault="00882108" w:rsidP="00882108">
      <w:pPr>
        <w:pStyle w:val="Caption"/>
        <w:keepNext/>
        <w:spacing w:after="120"/>
      </w:pPr>
      <w:bookmarkStart w:id="94" w:name="_Ref12516765"/>
      <w:r>
        <w:t xml:space="preserve">Table </w:t>
      </w:r>
      <w:r w:rsidR="001214EE">
        <w:fldChar w:fldCharType="begin"/>
      </w:r>
      <w:r w:rsidR="001214EE">
        <w:instrText xml:space="preserve"> SEQ Table \* ARABIC </w:instrText>
      </w:r>
      <w:r w:rsidR="001214EE">
        <w:fldChar w:fldCharType="separate"/>
      </w:r>
      <w:r w:rsidR="005A6FB2">
        <w:rPr>
          <w:noProof/>
        </w:rPr>
        <w:t>7</w:t>
      </w:r>
      <w:r w:rsidR="001214EE">
        <w:rPr>
          <w:noProof/>
        </w:rPr>
        <w:fldChar w:fldCharType="end"/>
      </w:r>
      <w:bookmarkEnd w:id="94"/>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74735363" w:rsidR="00882108" w:rsidRPr="007F7E71" w:rsidRDefault="00882108" w:rsidP="00882108">
      <w:pPr>
        <w:pStyle w:val="Caption"/>
        <w:spacing w:after="120"/>
        <w:rPr>
          <w:lang w:val="en-CA"/>
        </w:rPr>
      </w:pPr>
      <w:bookmarkStart w:id="95" w:name="_Ref15389805"/>
      <w:r>
        <w:t xml:space="preserve">Figure </w:t>
      </w:r>
      <w:r w:rsidR="001214EE">
        <w:fldChar w:fldCharType="begin"/>
      </w:r>
      <w:r w:rsidR="001214EE">
        <w:instrText xml:space="preserve"> SEQ Figure \* ARABIC </w:instrText>
      </w:r>
      <w:r w:rsidR="001214EE">
        <w:fldChar w:fldCharType="separate"/>
      </w:r>
      <w:r w:rsidR="003D53CD">
        <w:rPr>
          <w:noProof/>
        </w:rPr>
        <w:t>7</w:t>
      </w:r>
      <w:r w:rsidR="001214EE">
        <w:rPr>
          <w:noProof/>
        </w:rPr>
        <w:fldChar w:fldCharType="end"/>
      </w:r>
      <w:bookmarkEnd w:id="95"/>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740C9DAD" w:rsidR="00882108" w:rsidRDefault="00882108" w:rsidP="00882108">
      <w:pPr>
        <w:pStyle w:val="Caption"/>
        <w:spacing w:after="120"/>
        <w:rPr>
          <w:lang w:val="en-CA"/>
        </w:rPr>
      </w:pPr>
      <w:bookmarkStart w:id="96" w:name="_Ref15390281"/>
      <w:r>
        <w:t xml:space="preserve">Figure </w:t>
      </w:r>
      <w:r w:rsidR="001214EE">
        <w:fldChar w:fldCharType="begin"/>
      </w:r>
      <w:r w:rsidR="001214EE">
        <w:instrText xml:space="preserve"> SEQ Figure \* ARABIC </w:instrText>
      </w:r>
      <w:r w:rsidR="001214EE">
        <w:fldChar w:fldCharType="separate"/>
      </w:r>
      <w:r w:rsidR="003D53CD">
        <w:rPr>
          <w:noProof/>
        </w:rPr>
        <w:t>8</w:t>
      </w:r>
      <w:r w:rsidR="001214EE">
        <w:rPr>
          <w:noProof/>
        </w:rPr>
        <w:fldChar w:fldCharType="end"/>
      </w:r>
      <w:bookmarkEnd w:id="96"/>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6887514" w:rsidR="00882108" w:rsidRPr="00A3354E" w:rsidRDefault="00882108" w:rsidP="00882108">
      <w:pPr>
        <w:pStyle w:val="Caption"/>
        <w:spacing w:after="120"/>
        <w:rPr>
          <w:lang w:val="en-CA"/>
        </w:rPr>
      </w:pPr>
      <w:bookmarkStart w:id="97" w:name="_Ref12516943"/>
      <w:r>
        <w:t xml:space="preserve">Figure </w:t>
      </w:r>
      <w:r w:rsidR="001214EE">
        <w:fldChar w:fldCharType="begin"/>
      </w:r>
      <w:r w:rsidR="001214EE">
        <w:instrText xml:space="preserve"> SEQ Figure \* ARABIC </w:instrText>
      </w:r>
      <w:r w:rsidR="001214EE">
        <w:fldChar w:fldCharType="separate"/>
      </w:r>
      <w:r w:rsidR="003D53CD">
        <w:rPr>
          <w:noProof/>
        </w:rPr>
        <w:t>9</w:t>
      </w:r>
      <w:r w:rsidR="001214EE">
        <w:rPr>
          <w:noProof/>
        </w:rPr>
        <w:fldChar w:fldCharType="end"/>
      </w:r>
      <w:bookmarkEnd w:id="97"/>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8" w:name="_Toc35948848"/>
      <w:r w:rsidRPr="00733EB6">
        <w:t xml:space="preserve">Recurring </w:t>
      </w:r>
      <w:r>
        <w:t>E</w:t>
      </w:r>
      <w:r w:rsidRPr="00733EB6">
        <w:t>vent ontology</w:t>
      </w:r>
      <w:bookmarkEnd w:id="98"/>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302938F8" w:rsidR="00E8128A" w:rsidRDefault="00E8128A" w:rsidP="00E8128A">
      <w:pPr>
        <w:pStyle w:val="Caption"/>
        <w:keepNext/>
        <w:spacing w:after="120"/>
      </w:pPr>
      <w:bookmarkStart w:id="99" w:name="_Ref12533493"/>
      <w:r>
        <w:t xml:space="preserve">Table </w:t>
      </w:r>
      <w:r w:rsidR="001214EE">
        <w:fldChar w:fldCharType="begin"/>
      </w:r>
      <w:r w:rsidR="001214EE">
        <w:instrText xml:space="preserve"> SEQ Table \* ARABIC </w:instrText>
      </w:r>
      <w:r w:rsidR="001214EE">
        <w:fldChar w:fldCharType="separate"/>
      </w:r>
      <w:r w:rsidR="005A6FB2">
        <w:rPr>
          <w:noProof/>
        </w:rPr>
        <w:t>8</w:t>
      </w:r>
      <w:r w:rsidR="001214EE">
        <w:rPr>
          <w:noProof/>
        </w:rPr>
        <w:fldChar w:fldCharType="end"/>
      </w:r>
      <w:bookmarkEnd w:id="99"/>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6F53D150" w:rsidR="00E8128A" w:rsidRPr="00E1766E" w:rsidRDefault="00E8128A" w:rsidP="00E8128A">
      <w:pPr>
        <w:pStyle w:val="Caption"/>
        <w:spacing w:after="120"/>
        <w:jc w:val="center"/>
        <w:rPr>
          <w:lang w:val="en-CA"/>
        </w:rPr>
      </w:pPr>
      <w:bookmarkStart w:id="100" w:name="_Ref12533514"/>
      <w:r>
        <w:t xml:space="preserve">Figure </w:t>
      </w:r>
      <w:r w:rsidR="001214EE">
        <w:fldChar w:fldCharType="begin"/>
      </w:r>
      <w:r w:rsidR="001214EE">
        <w:instrText xml:space="preserve"> SEQ Figure \* ARABIC </w:instrText>
      </w:r>
      <w:r w:rsidR="001214EE">
        <w:fldChar w:fldCharType="separate"/>
      </w:r>
      <w:r w:rsidR="003D53CD">
        <w:rPr>
          <w:noProof/>
        </w:rPr>
        <w:t>10</w:t>
      </w:r>
      <w:r w:rsidR="001214EE">
        <w:rPr>
          <w:noProof/>
        </w:rPr>
        <w:fldChar w:fldCharType="end"/>
      </w:r>
      <w:bookmarkEnd w:id="100"/>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1653A71E" w:rsidR="00E8128A" w:rsidRPr="00A86E8E" w:rsidRDefault="00E8128A" w:rsidP="00E8128A">
      <w:pPr>
        <w:pStyle w:val="Caption"/>
        <w:spacing w:after="120"/>
        <w:rPr>
          <w:lang w:val="en-CA"/>
        </w:rPr>
      </w:pPr>
      <w:bookmarkStart w:id="101" w:name="_Ref12536225"/>
      <w:r>
        <w:t xml:space="preserve">Figure </w:t>
      </w:r>
      <w:r w:rsidR="001214EE">
        <w:fldChar w:fldCharType="begin"/>
      </w:r>
      <w:r w:rsidR="001214EE">
        <w:instrText xml:space="preserve"> SEQ Figure \* ARABIC </w:instrText>
      </w:r>
      <w:r w:rsidR="001214EE">
        <w:fldChar w:fldCharType="separate"/>
      </w:r>
      <w:r w:rsidR="003D53CD">
        <w:rPr>
          <w:noProof/>
        </w:rPr>
        <w:t>11</w:t>
      </w:r>
      <w:r w:rsidR="001214EE">
        <w:rPr>
          <w:noProof/>
        </w:rPr>
        <w:fldChar w:fldCharType="end"/>
      </w:r>
      <w:bookmarkEnd w:id="101"/>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2" w:name="_Toc35948849"/>
      <w:r>
        <w:lastRenderedPageBreak/>
        <w:t>Resource</w:t>
      </w:r>
      <w:r w:rsidR="00BD7FA8">
        <w:t xml:space="preserve"> </w:t>
      </w:r>
      <w:r w:rsidR="00520123">
        <w:t>Ontology</w:t>
      </w:r>
      <w:bookmarkEnd w:id="102"/>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241A4721" w:rsidR="005F0F5A" w:rsidRDefault="005F0F5A" w:rsidP="005F0F5A">
      <w:pPr>
        <w:pStyle w:val="Caption"/>
        <w:keepNext/>
        <w:spacing w:after="120"/>
      </w:pPr>
      <w:bookmarkStart w:id="103" w:name="_Ref13049166"/>
      <w:r>
        <w:t xml:space="preserve">Table </w:t>
      </w:r>
      <w:r w:rsidR="001214EE">
        <w:fldChar w:fldCharType="begin"/>
      </w:r>
      <w:r w:rsidR="001214EE">
        <w:instrText xml:space="preserve"> SEQ Table \* ARABIC </w:instrText>
      </w:r>
      <w:r w:rsidR="001214EE">
        <w:fldChar w:fldCharType="separate"/>
      </w:r>
      <w:r w:rsidR="005A6FB2">
        <w:rPr>
          <w:noProof/>
        </w:rPr>
        <w:t>9</w:t>
      </w:r>
      <w:r w:rsidR="001214EE">
        <w:rPr>
          <w:noProof/>
        </w:rPr>
        <w:fldChar w:fldCharType="end"/>
      </w:r>
      <w:bookmarkEnd w:id="103"/>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08B4F626" w:rsidR="005F0F5A" w:rsidRPr="004B447F" w:rsidRDefault="005F0F5A" w:rsidP="005F0F5A">
      <w:pPr>
        <w:pStyle w:val="Caption"/>
        <w:spacing w:after="120"/>
      </w:pPr>
      <w:bookmarkStart w:id="104" w:name="_Ref13048704"/>
      <w:r>
        <w:t xml:space="preserve">Figure </w:t>
      </w:r>
      <w:r w:rsidR="001214EE">
        <w:fldChar w:fldCharType="begin"/>
      </w:r>
      <w:r w:rsidR="001214EE">
        <w:instrText xml:space="preserve"> SEQ Figure \* ARABIC </w:instrText>
      </w:r>
      <w:r w:rsidR="001214EE">
        <w:fldChar w:fldCharType="separate"/>
      </w:r>
      <w:r w:rsidR="003D53CD">
        <w:rPr>
          <w:noProof/>
        </w:rPr>
        <w:t>12</w:t>
      </w:r>
      <w:r w:rsidR="001214EE">
        <w:rPr>
          <w:noProof/>
        </w:rPr>
        <w:fldChar w:fldCharType="end"/>
      </w:r>
      <w:bookmarkEnd w:id="104"/>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5" w:name="_Toc35948850"/>
      <w:commentRangeStart w:id="106"/>
      <w:r>
        <w:t>Part</w:t>
      </w:r>
      <w:r w:rsidR="00034B8F">
        <w:t>hood</w:t>
      </w:r>
      <w:commentRangeEnd w:id="106"/>
      <w:r w:rsidR="003A1543">
        <w:rPr>
          <w:rStyle w:val="CommentReference"/>
          <w:rFonts w:asciiTheme="minorHAnsi" w:eastAsiaTheme="minorEastAsia" w:hAnsiTheme="minorHAnsi"/>
          <w:b w:val="0"/>
          <w:bCs w:val="0"/>
        </w:rPr>
        <w:commentReference w:id="106"/>
      </w:r>
      <w:r w:rsidR="00896202" w:rsidRPr="00BB05EE">
        <w:t xml:space="preserve"> Ontology</w:t>
      </w:r>
      <w:bookmarkEnd w:id="105"/>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1814171" w:rsidR="008A7BC9" w:rsidRPr="004B447F" w:rsidRDefault="008A7BC9" w:rsidP="008A7BC9">
      <w:r>
        <w:t xml:space="preserve">Notions of parthood are ubiquitous in and beyond the transportation domain. While sometimes conflated, there are clear distinctions which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any </w:t>
      </w:r>
      <w:r w:rsidR="00667138">
        <w:t>part-whole relations of interest</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p>
    <w:p w14:paraId="7A30E2D8" w14:textId="77777777" w:rsidR="008A7BC9" w:rsidRPr="008A7BC9" w:rsidRDefault="008A7BC9" w:rsidP="008A7BC9">
      <w:pPr>
        <w:pStyle w:val="Heading4"/>
      </w:pPr>
      <w:r w:rsidRPr="008A7BC9">
        <w:t>The Ontology</w:t>
      </w:r>
    </w:p>
    <w:p w14:paraId="407B6B7C" w14:textId="31A6709E" w:rsidR="008A7BC9" w:rsidRDefault="008A7BC9" w:rsidP="008A7BC9">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w:t>
      </w:r>
      <w:r w:rsidR="00E51930">
        <w:t xml:space="preserve">be </w:t>
      </w:r>
      <w:r>
        <w:t xml:space="preserve">formalized clearly with a set of first-order logic axioms. This analysis, presented in </w:t>
      </w:r>
      <w:r>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DE6FBD">
        <w:rPr>
          <w:noProof/>
        </w:rPr>
        <w:t>[26]</w:t>
      </w:r>
      <w:r>
        <w:fldChar w:fldCharType="end"/>
      </w:r>
      <w:r>
        <w:t xml:space="preserve">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5ACA5D13" w:rsidR="008A7BC9" w:rsidRDefault="008A7BC9" w:rsidP="008A7BC9">
      <w:r>
        <w:t>The difficulty with such an approximation is that the resulting theory defines a semantics for something else entirely</w:t>
      </w:r>
      <w:r w:rsidR="00E51930">
        <w:t xml:space="preserve"> (i.e. not part-of, but a sort-of-part-of)</w:t>
      </w:r>
      <w:r>
        <w:t xml:space="preserve">. </w:t>
      </w:r>
      <w:r w:rsidR="00E51930">
        <w:t>Inevitably</w:t>
      </w:r>
      <w:r>
        <w:t>, some semantics are 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w:t>
      </w:r>
      <w:r>
        <w:lastRenderedPageBreak/>
        <w:t xml:space="preserve">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E51930">
        <w:t>; i.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69B5A1AA"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6C197B7" w:rsidR="008A7BC9" w:rsidRDefault="008A7BC9" w:rsidP="008A7BC9">
      <w:pPr>
        <w:pStyle w:val="Caption"/>
        <w:keepNext/>
        <w:spacing w:after="120"/>
      </w:pPr>
      <w:bookmarkStart w:id="107" w:name="_Ref13049603"/>
      <w:r>
        <w:t xml:space="preserve">Table </w:t>
      </w:r>
      <w:r w:rsidR="001214EE">
        <w:fldChar w:fldCharType="begin"/>
      </w:r>
      <w:r w:rsidR="001214EE">
        <w:instrText xml:space="preserve"> SEQ Table \* ARABIC </w:instrText>
      </w:r>
      <w:r w:rsidR="001214EE">
        <w:fldChar w:fldCharType="separate"/>
      </w:r>
      <w:r w:rsidR="005A6FB2">
        <w:rPr>
          <w:noProof/>
        </w:rPr>
        <w:t>10</w:t>
      </w:r>
      <w:r w:rsidR="001214EE">
        <w:rPr>
          <w:noProof/>
        </w:rPr>
        <w:fldChar w:fldCharType="end"/>
      </w:r>
      <w:bookmarkEnd w:id="107"/>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lastRenderedPageBreak/>
        <w:t>An Example</w:t>
      </w:r>
    </w:p>
    <w:p w14:paraId="0FACDA2E" w14:textId="4468B6BE" w:rsidR="008A7BC9" w:rsidRDefault="008A7BC9" w:rsidP="008A7BC9">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958850"/>
                    </a:xfrm>
                    <a:prstGeom prst="rect">
                      <a:avLst/>
                    </a:prstGeom>
                  </pic:spPr>
                </pic:pic>
              </a:graphicData>
            </a:graphic>
          </wp:inline>
        </w:drawing>
      </w:r>
    </w:p>
    <w:p w14:paraId="6D682E37" w14:textId="700FE781" w:rsidR="008A7BC9" w:rsidRPr="00DB1ED8" w:rsidRDefault="008A7BC9" w:rsidP="008A7BC9">
      <w:pPr>
        <w:pStyle w:val="Caption"/>
        <w:spacing w:after="120"/>
        <w:rPr>
          <w:lang w:val="en-CA"/>
        </w:rPr>
      </w:pPr>
      <w:bookmarkStart w:id="108" w:name="_Ref13053357"/>
      <w:r>
        <w:t xml:space="preserve">Figure </w:t>
      </w:r>
      <w:r w:rsidR="001214EE">
        <w:fldChar w:fldCharType="begin"/>
      </w:r>
      <w:r w:rsidR="001214EE">
        <w:instrText xml:space="preserve"> SEQ Figure \* ARABIC </w:instrText>
      </w:r>
      <w:r w:rsidR="001214EE">
        <w:fldChar w:fldCharType="separate"/>
      </w:r>
      <w:r w:rsidR="003D53CD">
        <w:rPr>
          <w:noProof/>
        </w:rPr>
        <w:t>13</w:t>
      </w:r>
      <w:r w:rsidR="001214EE">
        <w:rPr>
          <w:noProof/>
        </w:rPr>
        <w:fldChar w:fldCharType="end"/>
      </w:r>
      <w:bookmarkEnd w:id="108"/>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55920FA"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E51930">
        <w:t xml:space="preserve">l </w:t>
      </w:r>
      <w:r w:rsidR="00E51930">
        <w:lastRenderedPageBreak/>
        <w:t xml:space="preserve">it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 we speculate that</w:t>
      </w:r>
      <w:r w:rsidR="00E51930">
        <w:t xml:space="preserve">, as has already been recognized, </w:t>
      </w:r>
      <w:r w:rsidR="000A50D8">
        <w:t xml:space="preserve">many of the distinctions made between the types of part-whole relations may not be expressible in OWL. On the other hand, regardless of whether or not the distinctions may be logically formalized, it may be </w:t>
      </w:r>
      <w:r w:rsidR="00E51930">
        <w:t>useful</w:t>
      </w:r>
      <w:r w:rsidR="000A50D8">
        <w:t xml:space="preserve">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9" w:name="_Toc35948851"/>
      <w:r w:rsidRPr="00216E9F">
        <w:t>Units of Measure</w:t>
      </w:r>
      <w:r w:rsidR="00253AFA">
        <w:t xml:space="preserve"> </w:t>
      </w:r>
      <w:commentRangeStart w:id="110"/>
      <w:r w:rsidR="00253AFA">
        <w:t>Ontology</w:t>
      </w:r>
      <w:bookmarkEnd w:id="109"/>
      <w:commentRangeEnd w:id="110"/>
      <w:r w:rsidR="00BF094C">
        <w:rPr>
          <w:rStyle w:val="CommentReference"/>
          <w:rFonts w:asciiTheme="minorHAnsi" w:eastAsiaTheme="minorEastAsia" w:hAnsiTheme="minorHAnsi"/>
          <w:b w:val="0"/>
          <w:bCs w:val="0"/>
        </w:rPr>
        <w:commentReference w:id="110"/>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51DB9866"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w:t>
      </w:r>
      <w:r w:rsidR="00253AFA" w:rsidRPr="00253AFA">
        <w:rPr>
          <w:lang w:val="en-US"/>
        </w:rPr>
        <w:lastRenderedPageBreak/>
        <w:t xml:space="preserve">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1182B218"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t>.</w:t>
      </w:r>
    </w:p>
    <w:p w14:paraId="7D8AE16B" w14:textId="4D4517DD" w:rsidR="0017750F" w:rsidRDefault="0017750F" w:rsidP="0017750F">
      <w:pPr>
        <w:pStyle w:val="Caption"/>
        <w:keepNext/>
        <w:spacing w:after="120"/>
      </w:pPr>
      <w:bookmarkStart w:id="111" w:name="_Ref13130816"/>
      <w:r>
        <w:t xml:space="preserve">Table </w:t>
      </w:r>
      <w:r w:rsidR="001214EE">
        <w:fldChar w:fldCharType="begin"/>
      </w:r>
      <w:r w:rsidR="001214EE">
        <w:instrText xml:space="preserve"> SEQ Table \* ARABIC </w:instrText>
      </w:r>
      <w:r w:rsidR="001214EE">
        <w:fldChar w:fldCharType="separate"/>
      </w:r>
      <w:r w:rsidR="005A6FB2">
        <w:rPr>
          <w:noProof/>
        </w:rPr>
        <w:t>11</w:t>
      </w:r>
      <w:r w:rsidR="001214EE">
        <w:rPr>
          <w:noProof/>
        </w:rPr>
        <w:fldChar w:fldCharType="end"/>
      </w:r>
      <w:bookmarkEnd w:id="111"/>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r>
              <w:t>Object</w:t>
            </w:r>
          </w:p>
        </w:tc>
        <w:tc>
          <w:tcPr>
            <w:tcW w:w="3577" w:type="dxa"/>
            <w:shd w:val="clear" w:color="auto" w:fill="00FFFF"/>
          </w:tcPr>
          <w:p w14:paraId="3D3EF6E5" w14:textId="77777777" w:rsidR="0017750F" w:rsidRDefault="0017750F" w:rsidP="00763A5C">
            <w:r>
              <w:t>Property</w:t>
            </w:r>
          </w:p>
        </w:tc>
        <w:tc>
          <w:tcPr>
            <w:tcW w:w="2817" w:type="dxa"/>
            <w:shd w:val="clear" w:color="auto" w:fill="00FFFF"/>
          </w:tcPr>
          <w:p w14:paraId="3392795F" w14:textId="77777777" w:rsidR="0017750F" w:rsidRDefault="0017750F" w:rsidP="00763A5C">
            <w:r>
              <w:t>Value</w:t>
            </w:r>
          </w:p>
        </w:tc>
      </w:tr>
      <w:tr w:rsidR="0017750F" w14:paraId="489A121D" w14:textId="77777777" w:rsidTr="00763A5C">
        <w:trPr>
          <w:cantSplit/>
        </w:trPr>
        <w:tc>
          <w:tcPr>
            <w:tcW w:w="2956" w:type="dxa"/>
          </w:tcPr>
          <w:p w14:paraId="60889901" w14:textId="34A0582A" w:rsidR="0017750F" w:rsidRDefault="0017750F" w:rsidP="00763A5C">
            <w:r>
              <w:t>Quantity</w:t>
            </w:r>
          </w:p>
        </w:tc>
        <w:tc>
          <w:tcPr>
            <w:tcW w:w="3577" w:type="dxa"/>
          </w:tcPr>
          <w:p w14:paraId="7362AE60" w14:textId="4FAE7C6B" w:rsidR="0017750F" w:rsidRDefault="0017750F" w:rsidP="00763A5C">
            <w:r w:rsidRPr="00E80D3C">
              <w:t>hasV</w:t>
            </w:r>
            <w:r w:rsidRPr="00AA4F4A">
              <w:t>alue</w:t>
            </w:r>
          </w:p>
        </w:tc>
        <w:tc>
          <w:tcPr>
            <w:tcW w:w="2817" w:type="dxa"/>
          </w:tcPr>
          <w:p w14:paraId="2BC8921C" w14:textId="73E7FDC5" w:rsidR="0017750F" w:rsidRDefault="0017750F" w:rsidP="00763A5C">
            <w:r>
              <w:t>only Measure</w:t>
            </w:r>
          </w:p>
        </w:tc>
      </w:tr>
      <w:tr w:rsidR="0017750F" w14:paraId="162FBCF6" w14:textId="77777777" w:rsidTr="00763A5C">
        <w:trPr>
          <w:cantSplit/>
        </w:trPr>
        <w:tc>
          <w:tcPr>
            <w:tcW w:w="2956" w:type="dxa"/>
          </w:tcPr>
          <w:p w14:paraId="59B5C97C" w14:textId="25FF53CC" w:rsidR="0017750F" w:rsidRDefault="0017750F" w:rsidP="00763A5C">
            <w:r>
              <w:t>Measure</w:t>
            </w:r>
          </w:p>
        </w:tc>
        <w:tc>
          <w:tcPr>
            <w:tcW w:w="3577" w:type="dxa"/>
          </w:tcPr>
          <w:p w14:paraId="2DFF89EB" w14:textId="4F3E7BDF" w:rsidR="0017750F" w:rsidRDefault="0017750F" w:rsidP="00763A5C">
            <w:r>
              <w:t>hasUnit</w:t>
            </w:r>
          </w:p>
        </w:tc>
        <w:tc>
          <w:tcPr>
            <w:tcW w:w="2817" w:type="dxa"/>
          </w:tcPr>
          <w:p w14:paraId="3F5AB71E" w14:textId="2B22EDC8" w:rsidR="0017750F" w:rsidRDefault="0017750F" w:rsidP="00763A5C">
            <w:r>
              <w:t>only Unit</w:t>
            </w:r>
          </w:p>
        </w:tc>
      </w:tr>
      <w:tr w:rsidR="0017750F" w14:paraId="2AB176D3" w14:textId="77777777" w:rsidTr="00763A5C">
        <w:trPr>
          <w:cantSplit/>
        </w:trPr>
        <w:tc>
          <w:tcPr>
            <w:tcW w:w="2956" w:type="dxa"/>
          </w:tcPr>
          <w:p w14:paraId="4070F2A6" w14:textId="7608EE57" w:rsidR="0017750F" w:rsidRDefault="0017750F" w:rsidP="00763A5C">
            <w:r>
              <w:t>Speed_unit</w:t>
            </w:r>
          </w:p>
        </w:tc>
        <w:tc>
          <w:tcPr>
            <w:tcW w:w="3577" w:type="dxa"/>
          </w:tcPr>
          <w:p w14:paraId="48199682" w14:textId="77777777" w:rsidR="0017750F" w:rsidRDefault="0017750F" w:rsidP="00763A5C">
            <w:r>
              <w:t>subClassOf</w:t>
            </w:r>
          </w:p>
        </w:tc>
        <w:tc>
          <w:tcPr>
            <w:tcW w:w="2817" w:type="dxa"/>
          </w:tcPr>
          <w:p w14:paraId="18AFC8A7" w14:textId="4FAC73E5" w:rsidR="0017750F" w:rsidRDefault="0017750F" w:rsidP="00763A5C">
            <w:r>
              <w:t>Unit</w:t>
            </w:r>
          </w:p>
        </w:tc>
      </w:tr>
      <w:tr w:rsidR="0017750F" w14:paraId="4E2D639E" w14:textId="77777777" w:rsidTr="00763A5C">
        <w:trPr>
          <w:cantSplit/>
        </w:trPr>
        <w:tc>
          <w:tcPr>
            <w:tcW w:w="2956" w:type="dxa"/>
          </w:tcPr>
          <w:p w14:paraId="7528536B" w14:textId="25E6EE70" w:rsidR="0017750F" w:rsidRDefault="0017750F" w:rsidP="00763A5C">
            <w:r>
              <w:t>Amount_of_money_unit</w:t>
            </w:r>
          </w:p>
        </w:tc>
        <w:tc>
          <w:tcPr>
            <w:tcW w:w="3577" w:type="dxa"/>
          </w:tcPr>
          <w:p w14:paraId="271516C0" w14:textId="77777777" w:rsidR="0017750F" w:rsidRDefault="0017750F" w:rsidP="00763A5C">
            <w:r>
              <w:t>subClassOf</w:t>
            </w:r>
          </w:p>
        </w:tc>
        <w:tc>
          <w:tcPr>
            <w:tcW w:w="2817" w:type="dxa"/>
          </w:tcPr>
          <w:p w14:paraId="6F16865C" w14:textId="2755F4CA" w:rsidR="0017750F" w:rsidRDefault="0017750F" w:rsidP="00763A5C">
            <w:r>
              <w:t>Unit</w:t>
            </w:r>
          </w:p>
        </w:tc>
      </w:tr>
      <w:tr w:rsidR="0017750F" w14:paraId="18D3B8CE" w14:textId="77777777" w:rsidTr="00763A5C">
        <w:trPr>
          <w:cantSplit/>
        </w:trPr>
        <w:tc>
          <w:tcPr>
            <w:tcW w:w="2956" w:type="dxa"/>
          </w:tcPr>
          <w:p w14:paraId="3E538954" w14:textId="77777777" w:rsidR="0017750F" w:rsidRDefault="0017750F" w:rsidP="00763A5C">
            <w:r>
              <w:t>...</w:t>
            </w:r>
          </w:p>
        </w:tc>
        <w:tc>
          <w:tcPr>
            <w:tcW w:w="3577" w:type="dxa"/>
          </w:tcPr>
          <w:p w14:paraId="25C828B2" w14:textId="77777777" w:rsidR="0017750F" w:rsidRDefault="0017750F" w:rsidP="00763A5C">
            <w:r>
              <w:t>subClassOf</w:t>
            </w:r>
          </w:p>
        </w:tc>
        <w:tc>
          <w:tcPr>
            <w:tcW w:w="2817" w:type="dxa"/>
          </w:tcPr>
          <w:p w14:paraId="0ACDEB97" w14:textId="279CA268" w:rsidR="0017750F" w:rsidRDefault="0017750F" w:rsidP="00763A5C">
            <w:r>
              <w:t>Unit</w:t>
            </w:r>
          </w:p>
        </w:tc>
      </w:tr>
      <w:tr w:rsidR="0017750F" w14:paraId="034E5408" w14:textId="77777777" w:rsidTr="00763A5C">
        <w:trPr>
          <w:cantSplit/>
        </w:trPr>
        <w:tc>
          <w:tcPr>
            <w:tcW w:w="2956" w:type="dxa"/>
            <w:vMerge w:val="restart"/>
          </w:tcPr>
          <w:p w14:paraId="0D656C1D" w14:textId="77777777" w:rsidR="0017750F" w:rsidRDefault="0017750F" w:rsidP="00763A5C">
            <w:r>
              <w:t>MonetaryValue</w:t>
            </w:r>
          </w:p>
        </w:tc>
        <w:tc>
          <w:tcPr>
            <w:tcW w:w="3577" w:type="dxa"/>
          </w:tcPr>
          <w:p w14:paraId="06F14DA2" w14:textId="77777777" w:rsidR="0017750F" w:rsidRDefault="0017750F" w:rsidP="00763A5C">
            <w:r>
              <w:t>subClassOf</w:t>
            </w:r>
          </w:p>
        </w:tc>
        <w:tc>
          <w:tcPr>
            <w:tcW w:w="2817" w:type="dxa"/>
          </w:tcPr>
          <w:p w14:paraId="723C030F" w14:textId="3F0F2C06" w:rsidR="0017750F" w:rsidRDefault="0017750F" w:rsidP="00763A5C">
            <w:r>
              <w:t>Measure</w:t>
            </w:r>
          </w:p>
        </w:tc>
      </w:tr>
      <w:tr w:rsidR="0017750F" w14:paraId="43FE244A" w14:textId="77777777" w:rsidTr="00763A5C">
        <w:trPr>
          <w:cantSplit/>
        </w:trPr>
        <w:tc>
          <w:tcPr>
            <w:tcW w:w="2956" w:type="dxa"/>
            <w:vMerge/>
          </w:tcPr>
          <w:p w14:paraId="6EFA7ADD" w14:textId="77777777" w:rsidR="0017750F" w:rsidRDefault="0017750F" w:rsidP="00763A5C"/>
        </w:tc>
        <w:tc>
          <w:tcPr>
            <w:tcW w:w="3577" w:type="dxa"/>
          </w:tcPr>
          <w:p w14:paraId="1A4866D4" w14:textId="77777777" w:rsidR="0017750F" w:rsidRDefault="0017750F" w:rsidP="00763A5C">
            <w:r>
              <w:t>hasRelativeYear</w:t>
            </w:r>
          </w:p>
        </w:tc>
        <w:tc>
          <w:tcPr>
            <w:tcW w:w="2817" w:type="dxa"/>
          </w:tcPr>
          <w:p w14:paraId="669D84D7" w14:textId="77777777" w:rsidR="0017750F" w:rsidRDefault="0017750F" w:rsidP="00763A5C">
            <w:r>
              <w:t>exactly 1 xsd:gYear</w:t>
            </w:r>
          </w:p>
        </w:tc>
      </w:tr>
      <w:tr w:rsidR="0017750F" w14:paraId="3AD03FB6" w14:textId="77777777" w:rsidTr="00763A5C">
        <w:trPr>
          <w:cantSplit/>
        </w:trPr>
        <w:tc>
          <w:tcPr>
            <w:tcW w:w="2956" w:type="dxa"/>
            <w:vMerge/>
          </w:tcPr>
          <w:p w14:paraId="07C31236" w14:textId="77777777" w:rsidR="0017750F" w:rsidRDefault="0017750F" w:rsidP="00763A5C"/>
        </w:tc>
        <w:tc>
          <w:tcPr>
            <w:tcW w:w="3577" w:type="dxa"/>
          </w:tcPr>
          <w:p w14:paraId="619E6799" w14:textId="4418BD84" w:rsidR="0017750F" w:rsidRDefault="0017750F" w:rsidP="00763A5C">
            <w:r>
              <w:t>hasUnit</w:t>
            </w:r>
          </w:p>
        </w:tc>
        <w:tc>
          <w:tcPr>
            <w:tcW w:w="2817" w:type="dxa"/>
          </w:tcPr>
          <w:p w14:paraId="14F94B73" w14:textId="042B5AE8" w:rsidR="0017750F" w:rsidRDefault="0017750F" w:rsidP="00763A5C">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r>
              <w:t>ValueOfMoney</w:t>
            </w:r>
          </w:p>
        </w:tc>
        <w:tc>
          <w:tcPr>
            <w:tcW w:w="3577" w:type="dxa"/>
          </w:tcPr>
          <w:p w14:paraId="5B043B6F" w14:textId="77777777" w:rsidR="0017750F" w:rsidRDefault="0017750F" w:rsidP="00763A5C">
            <w:r>
              <w:t>subClassOf</w:t>
            </w:r>
          </w:p>
        </w:tc>
        <w:tc>
          <w:tcPr>
            <w:tcW w:w="2817" w:type="dxa"/>
          </w:tcPr>
          <w:p w14:paraId="4C68EA1D" w14:textId="0E4B239E" w:rsidR="0017750F" w:rsidRDefault="0017750F" w:rsidP="00763A5C">
            <w:r>
              <w:t>Quantity</w:t>
            </w:r>
          </w:p>
        </w:tc>
      </w:tr>
      <w:tr w:rsidR="0017750F" w14:paraId="206B4417" w14:textId="77777777" w:rsidTr="00763A5C">
        <w:trPr>
          <w:cantSplit/>
        </w:trPr>
        <w:tc>
          <w:tcPr>
            <w:tcW w:w="2956" w:type="dxa"/>
            <w:vMerge/>
          </w:tcPr>
          <w:p w14:paraId="084F6863" w14:textId="77777777" w:rsidR="0017750F" w:rsidRDefault="0017750F" w:rsidP="00763A5C"/>
        </w:tc>
        <w:tc>
          <w:tcPr>
            <w:tcW w:w="3577" w:type="dxa"/>
          </w:tcPr>
          <w:p w14:paraId="696440A8" w14:textId="77777777" w:rsidR="0017750F" w:rsidRDefault="0017750F" w:rsidP="00763A5C">
            <w:r>
              <w:t>subClassOf</w:t>
            </w:r>
          </w:p>
        </w:tc>
        <w:tc>
          <w:tcPr>
            <w:tcW w:w="2817" w:type="dxa"/>
          </w:tcPr>
          <w:p w14:paraId="46114AB1" w14:textId="73A213C0" w:rsidR="0017750F" w:rsidRDefault="0017750F" w:rsidP="00763A5C">
            <w:r>
              <w:t>AmountOfMoney</w:t>
            </w:r>
          </w:p>
        </w:tc>
      </w:tr>
      <w:tr w:rsidR="0017750F" w14:paraId="2257A9AF" w14:textId="77777777" w:rsidTr="00763A5C">
        <w:trPr>
          <w:cantSplit/>
        </w:trPr>
        <w:tc>
          <w:tcPr>
            <w:tcW w:w="2956" w:type="dxa"/>
            <w:vMerge/>
          </w:tcPr>
          <w:p w14:paraId="4E1FED63" w14:textId="77777777" w:rsidR="0017750F" w:rsidRDefault="0017750F" w:rsidP="00763A5C"/>
        </w:tc>
        <w:tc>
          <w:tcPr>
            <w:tcW w:w="3577" w:type="dxa"/>
          </w:tcPr>
          <w:p w14:paraId="39E2D04C" w14:textId="2BDCA529" w:rsidR="0017750F" w:rsidRDefault="0017750F" w:rsidP="00763A5C">
            <w:r>
              <w:t>hasValue</w:t>
            </w:r>
          </w:p>
        </w:tc>
        <w:tc>
          <w:tcPr>
            <w:tcW w:w="2817" w:type="dxa"/>
          </w:tcPr>
          <w:p w14:paraId="4D5DCB93" w14:textId="77777777" w:rsidR="0017750F" w:rsidRDefault="0017750F" w:rsidP="00763A5C">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736A517E" w:rsidR="0017750F" w:rsidRDefault="0017750F" w:rsidP="0017750F">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1018" cy="3092655"/>
                    </a:xfrm>
                    <a:prstGeom prst="rect">
                      <a:avLst/>
                    </a:prstGeom>
                  </pic:spPr>
                </pic:pic>
              </a:graphicData>
            </a:graphic>
          </wp:inline>
        </w:drawing>
      </w:r>
    </w:p>
    <w:p w14:paraId="4CA1C49D" w14:textId="42533E0B" w:rsidR="0017750F" w:rsidRDefault="0017750F" w:rsidP="0017750F">
      <w:pPr>
        <w:pStyle w:val="Caption"/>
        <w:spacing w:after="120"/>
        <w:rPr>
          <w:lang w:val="en-CA"/>
        </w:rPr>
      </w:pPr>
      <w:bookmarkStart w:id="112" w:name="_Ref13130894"/>
      <w:r>
        <w:t xml:space="preserve">Figure </w:t>
      </w:r>
      <w:r w:rsidR="001214EE">
        <w:fldChar w:fldCharType="begin"/>
      </w:r>
      <w:r w:rsidR="001214EE">
        <w:instrText xml:space="preserve"> SEQ Figure \* ARABIC </w:instrText>
      </w:r>
      <w:r w:rsidR="001214EE">
        <w:fldChar w:fldCharType="separate"/>
      </w:r>
      <w:r w:rsidR="003D53CD">
        <w:rPr>
          <w:noProof/>
        </w:rPr>
        <w:t>14</w:t>
      </w:r>
      <w:r w:rsidR="001214EE">
        <w:rPr>
          <w:noProof/>
        </w:rPr>
        <w:fldChar w:fldCharType="end"/>
      </w:r>
      <w:bookmarkEnd w:id="112"/>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w:t>
      </w:r>
      <w:r w:rsidR="00646539">
        <w:lastRenderedPageBreak/>
        <w:t>population is general here, while it may define a population of residents within some zone, it may also be used to describe the population of vehicles occupying some stretch of the road network.</w:t>
      </w:r>
    </w:p>
    <w:p w14:paraId="56781F82" w14:textId="5DF6630C"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776980"/>
                    </a:xfrm>
                    <a:prstGeom prst="rect">
                      <a:avLst/>
                    </a:prstGeom>
                  </pic:spPr>
                </pic:pic>
              </a:graphicData>
            </a:graphic>
          </wp:inline>
        </w:drawing>
      </w:r>
    </w:p>
    <w:p w14:paraId="246819FE" w14:textId="733A77CD" w:rsidR="00C87610" w:rsidRDefault="00AA1FBD" w:rsidP="00E80D3C">
      <w:pPr>
        <w:pStyle w:val="Caption"/>
      </w:pPr>
      <w:bookmarkStart w:id="113"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3D53CD">
        <w:rPr>
          <w:noProof/>
        </w:rPr>
        <w:t>15</w:t>
      </w:r>
      <w:r w:rsidR="00FA06BD">
        <w:rPr>
          <w:noProof/>
        </w:rPr>
        <w:fldChar w:fldCharType="end"/>
      </w:r>
      <w:bookmarkEnd w:id="113"/>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lastRenderedPageBreak/>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lastRenderedPageBreak/>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9"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9"/>
      </w:r>
    </w:p>
    <w:p w14:paraId="2FE49F5E" w14:textId="77777777" w:rsidR="000B72D5" w:rsidRDefault="000B72D5" w:rsidP="000B72D5"/>
    <w:p w14:paraId="75F0BA7F" w14:textId="47D595FF" w:rsidR="004F1D87" w:rsidRPr="00E72AD2" w:rsidRDefault="00C969BA" w:rsidP="00433E1D">
      <w:pPr>
        <w:pStyle w:val="Heading3"/>
      </w:pPr>
      <w:bookmarkStart w:id="114" w:name="_Toc35948852"/>
      <w:r>
        <w:t>Observations</w:t>
      </w:r>
      <w:r w:rsidR="00E72AD2" w:rsidRPr="00E72AD2">
        <w:t xml:space="preserve"> </w:t>
      </w:r>
      <w:r w:rsidR="004F1D87" w:rsidRPr="00E72AD2">
        <w:t>Ontology</w:t>
      </w:r>
      <w:bookmarkEnd w:id="114"/>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r>
        <w:lastRenderedPageBreak/>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15797431"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A6FB2">
        <w:t xml:space="preserve">Table </w:t>
      </w:r>
      <w:r w:rsidR="005A6FB2">
        <w:rPr>
          <w:noProof/>
        </w:rPr>
        <w:t>12</w:t>
      </w:r>
      <w:r>
        <w:fldChar w:fldCharType="end"/>
      </w:r>
      <w:r>
        <w:t>.</w:t>
      </w:r>
    </w:p>
    <w:p w14:paraId="66850180" w14:textId="77777777" w:rsidR="008A4F0D" w:rsidRDefault="008A4F0D" w:rsidP="008A4F0D">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w:t>
      </w:r>
      <w:r>
        <w:lastRenderedPageBreak/>
        <w:t>the same properties (e.g. loop detectors vs Bluetooth sensors) and while they might not share the exact feature of interest, they may be in close enough proximity to be related and so a property indicating their similarity is desirable.</w:t>
      </w:r>
    </w:p>
    <w:p w14:paraId="17977141" w14:textId="6F8FD452" w:rsidR="008A4F0D" w:rsidRDefault="008A4F0D" w:rsidP="008A4F0D">
      <w:pPr>
        <w:pStyle w:val="Caption"/>
        <w:keepNext/>
        <w:spacing w:after="120"/>
      </w:pPr>
      <w:bookmarkStart w:id="115" w:name="_Ref13136457"/>
      <w:r>
        <w:t xml:space="preserve">Table </w:t>
      </w:r>
      <w:r w:rsidR="001214EE">
        <w:fldChar w:fldCharType="begin"/>
      </w:r>
      <w:r w:rsidR="001214EE">
        <w:instrText xml:space="preserve"> SEQ Table \* ARABIC </w:instrText>
      </w:r>
      <w:r w:rsidR="001214EE">
        <w:fldChar w:fldCharType="separate"/>
      </w:r>
      <w:r w:rsidR="005A6FB2">
        <w:rPr>
          <w:noProof/>
        </w:rPr>
        <w:t>12</w:t>
      </w:r>
      <w:r w:rsidR="001214EE">
        <w:rPr>
          <w:noProof/>
        </w:rPr>
        <w:fldChar w:fldCharType="end"/>
      </w:r>
      <w:bookmarkEnd w:id="115"/>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r>
              <w:t>Object</w:t>
            </w:r>
          </w:p>
        </w:tc>
        <w:tc>
          <w:tcPr>
            <w:tcW w:w="2917" w:type="dxa"/>
            <w:shd w:val="clear" w:color="auto" w:fill="00FFFF"/>
          </w:tcPr>
          <w:p w14:paraId="6E291DCC" w14:textId="77777777" w:rsidR="008A4F0D" w:rsidRDefault="008A4F0D" w:rsidP="00763A5C">
            <w:r>
              <w:t>Property</w:t>
            </w:r>
          </w:p>
        </w:tc>
        <w:tc>
          <w:tcPr>
            <w:tcW w:w="3628" w:type="dxa"/>
            <w:shd w:val="clear" w:color="auto" w:fill="00FFFF"/>
          </w:tcPr>
          <w:p w14:paraId="3A68FE8A" w14:textId="77777777" w:rsidR="008A4F0D" w:rsidRDefault="008A4F0D" w:rsidP="00763A5C">
            <w:r>
              <w:t>Value</w:t>
            </w:r>
          </w:p>
        </w:tc>
      </w:tr>
      <w:tr w:rsidR="008A4F0D" w14:paraId="6E55795C" w14:textId="77777777" w:rsidTr="00763A5C">
        <w:tc>
          <w:tcPr>
            <w:tcW w:w="2805" w:type="dxa"/>
          </w:tcPr>
          <w:p w14:paraId="5299188B" w14:textId="77777777" w:rsidR="008A4F0D" w:rsidRDefault="008A4F0D" w:rsidP="00763A5C">
            <w:r>
              <w:t>Observation</w:t>
            </w:r>
          </w:p>
        </w:tc>
        <w:tc>
          <w:tcPr>
            <w:tcW w:w="2917" w:type="dxa"/>
          </w:tcPr>
          <w:p w14:paraId="564F6031" w14:textId="77777777" w:rsidR="008A4F0D" w:rsidRDefault="008A4F0D" w:rsidP="00763A5C">
            <w:r>
              <w:t>observedBy</w:t>
            </w:r>
          </w:p>
        </w:tc>
        <w:tc>
          <w:tcPr>
            <w:tcW w:w="3628" w:type="dxa"/>
          </w:tcPr>
          <w:p w14:paraId="3E2A0D85" w14:textId="77777777" w:rsidR="008A4F0D" w:rsidRDefault="008A4F0D" w:rsidP="00763A5C">
            <w:r>
              <w:t>only Observer</w:t>
            </w:r>
          </w:p>
        </w:tc>
      </w:tr>
      <w:tr w:rsidR="008A4F0D" w14:paraId="3F4F2DE9" w14:textId="77777777" w:rsidTr="00763A5C">
        <w:tc>
          <w:tcPr>
            <w:tcW w:w="2805" w:type="dxa"/>
          </w:tcPr>
          <w:p w14:paraId="601DBAA7" w14:textId="77777777" w:rsidR="008A4F0D" w:rsidRDefault="008A4F0D" w:rsidP="00763A5C">
            <w:r>
              <w:t>Observer</w:t>
            </w:r>
          </w:p>
        </w:tc>
        <w:tc>
          <w:tcPr>
            <w:tcW w:w="2917" w:type="dxa"/>
          </w:tcPr>
          <w:p w14:paraId="6F8E78CC" w14:textId="77777777" w:rsidR="008A4F0D" w:rsidRDefault="008A4F0D" w:rsidP="00763A5C">
            <w:r>
              <w:t>inverse(observedBy)</w:t>
            </w:r>
          </w:p>
        </w:tc>
        <w:tc>
          <w:tcPr>
            <w:tcW w:w="3628" w:type="dxa"/>
          </w:tcPr>
          <w:p w14:paraId="47BD2C09" w14:textId="77777777" w:rsidR="008A4F0D" w:rsidRDefault="008A4F0D" w:rsidP="00763A5C">
            <w:r>
              <w:t>only Observation</w:t>
            </w:r>
          </w:p>
        </w:tc>
      </w:tr>
      <w:tr w:rsidR="008A4F0D" w14:paraId="536092A7" w14:textId="77777777" w:rsidTr="00763A5C">
        <w:tc>
          <w:tcPr>
            <w:tcW w:w="2805" w:type="dxa"/>
            <w:vMerge w:val="restart"/>
          </w:tcPr>
          <w:p w14:paraId="5BA118E9" w14:textId="77777777" w:rsidR="008A4F0D" w:rsidRDefault="008A4F0D" w:rsidP="00763A5C">
            <w:r>
              <w:t>sosa:Sensor</w:t>
            </w:r>
          </w:p>
        </w:tc>
        <w:tc>
          <w:tcPr>
            <w:tcW w:w="2917" w:type="dxa"/>
          </w:tcPr>
          <w:p w14:paraId="4E45979B" w14:textId="77777777" w:rsidR="008A4F0D" w:rsidRDefault="008A4F0D" w:rsidP="00763A5C">
            <w:r>
              <w:t>subclassOf</w:t>
            </w:r>
          </w:p>
        </w:tc>
        <w:tc>
          <w:tcPr>
            <w:tcW w:w="3628" w:type="dxa"/>
          </w:tcPr>
          <w:p w14:paraId="5ED603E7" w14:textId="77777777" w:rsidR="008A4F0D" w:rsidRDefault="008A4F0D" w:rsidP="00763A5C">
            <w:r>
              <w:t>Observer</w:t>
            </w:r>
          </w:p>
        </w:tc>
      </w:tr>
      <w:tr w:rsidR="008A4F0D" w14:paraId="4D84A845" w14:textId="77777777" w:rsidTr="00763A5C">
        <w:tc>
          <w:tcPr>
            <w:tcW w:w="2805" w:type="dxa"/>
            <w:vMerge/>
          </w:tcPr>
          <w:p w14:paraId="3AE6F36D" w14:textId="77777777" w:rsidR="008A4F0D" w:rsidRDefault="008A4F0D" w:rsidP="00763A5C"/>
        </w:tc>
        <w:tc>
          <w:tcPr>
            <w:tcW w:w="2917" w:type="dxa"/>
          </w:tcPr>
          <w:p w14:paraId="49155F82" w14:textId="77777777" w:rsidR="008A4F0D" w:rsidRDefault="008A4F0D" w:rsidP="00763A5C">
            <w:r>
              <w:t>sosa:madeObservation</w:t>
            </w:r>
          </w:p>
        </w:tc>
        <w:tc>
          <w:tcPr>
            <w:tcW w:w="3628" w:type="dxa"/>
          </w:tcPr>
          <w:p w14:paraId="53FDDFEF" w14:textId="77777777" w:rsidR="008A4F0D" w:rsidRDefault="008A4F0D" w:rsidP="00763A5C">
            <w:r>
              <w:t>only sosa:Observation</w:t>
            </w:r>
          </w:p>
        </w:tc>
      </w:tr>
      <w:tr w:rsidR="008A4F0D" w14:paraId="688BC9CA" w14:textId="77777777" w:rsidTr="00763A5C">
        <w:tc>
          <w:tcPr>
            <w:tcW w:w="2805" w:type="dxa"/>
            <w:vMerge/>
          </w:tcPr>
          <w:p w14:paraId="75382DBD" w14:textId="77777777" w:rsidR="008A4F0D" w:rsidRDefault="008A4F0D" w:rsidP="00763A5C"/>
        </w:tc>
        <w:tc>
          <w:tcPr>
            <w:tcW w:w="2917" w:type="dxa"/>
          </w:tcPr>
          <w:p w14:paraId="073FA13A" w14:textId="77777777" w:rsidR="008A4F0D" w:rsidRDefault="008A4F0D" w:rsidP="00763A5C">
            <w:r>
              <w:t>sosa:observes</w:t>
            </w:r>
          </w:p>
        </w:tc>
        <w:tc>
          <w:tcPr>
            <w:tcW w:w="3628" w:type="dxa"/>
          </w:tcPr>
          <w:p w14:paraId="2F18E166" w14:textId="77777777" w:rsidR="008A4F0D" w:rsidRDefault="008A4F0D" w:rsidP="00763A5C">
            <w:r>
              <w:t>only sosa:ObservableProperty</w:t>
            </w:r>
          </w:p>
        </w:tc>
      </w:tr>
      <w:tr w:rsidR="008A4F0D" w14:paraId="05630DCE" w14:textId="77777777" w:rsidTr="00763A5C">
        <w:tc>
          <w:tcPr>
            <w:tcW w:w="2805" w:type="dxa"/>
            <w:vMerge/>
          </w:tcPr>
          <w:p w14:paraId="55C92C03" w14:textId="77777777" w:rsidR="008A4F0D" w:rsidRDefault="008A4F0D" w:rsidP="00763A5C"/>
        </w:tc>
        <w:tc>
          <w:tcPr>
            <w:tcW w:w="2917" w:type="dxa"/>
          </w:tcPr>
          <w:p w14:paraId="21AA62EE" w14:textId="77777777" w:rsidR="008A4F0D" w:rsidRDefault="008A4F0D" w:rsidP="00763A5C">
            <w:r>
              <w:t>ssn:detects</w:t>
            </w:r>
          </w:p>
        </w:tc>
        <w:tc>
          <w:tcPr>
            <w:tcW w:w="3628" w:type="dxa"/>
          </w:tcPr>
          <w:p w14:paraId="20A21742" w14:textId="77777777" w:rsidR="008A4F0D" w:rsidRDefault="008A4F0D" w:rsidP="00763A5C">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r>
              <w:t>sosa:Observation</w:t>
            </w:r>
          </w:p>
        </w:tc>
        <w:tc>
          <w:tcPr>
            <w:tcW w:w="2917" w:type="dxa"/>
          </w:tcPr>
          <w:p w14:paraId="0075880C" w14:textId="77777777" w:rsidR="008A4F0D" w:rsidRDefault="008A4F0D" w:rsidP="00763A5C">
            <w:r>
              <w:t>subclassOf</w:t>
            </w:r>
          </w:p>
        </w:tc>
        <w:tc>
          <w:tcPr>
            <w:tcW w:w="3628" w:type="dxa"/>
          </w:tcPr>
          <w:p w14:paraId="37F0F1E0" w14:textId="77777777" w:rsidR="008A4F0D" w:rsidRDefault="008A4F0D" w:rsidP="00763A5C">
            <w:r>
              <w:t>Observation</w:t>
            </w:r>
          </w:p>
        </w:tc>
      </w:tr>
      <w:tr w:rsidR="008A4F0D" w14:paraId="593D928D" w14:textId="77777777" w:rsidTr="00763A5C">
        <w:trPr>
          <w:trHeight w:val="63"/>
        </w:trPr>
        <w:tc>
          <w:tcPr>
            <w:tcW w:w="2805" w:type="dxa"/>
            <w:vMerge/>
          </w:tcPr>
          <w:p w14:paraId="7CA90AB5" w14:textId="77777777" w:rsidR="008A4F0D" w:rsidRDefault="008A4F0D" w:rsidP="00763A5C"/>
        </w:tc>
        <w:tc>
          <w:tcPr>
            <w:tcW w:w="2917" w:type="dxa"/>
          </w:tcPr>
          <w:p w14:paraId="7C0CBA29" w14:textId="77777777" w:rsidR="008A4F0D" w:rsidRDefault="008A4F0D" w:rsidP="00763A5C">
            <w:r>
              <w:t>sosa:madeBySensor</w:t>
            </w:r>
          </w:p>
        </w:tc>
        <w:tc>
          <w:tcPr>
            <w:tcW w:w="3628" w:type="dxa"/>
          </w:tcPr>
          <w:p w14:paraId="0F4EB334" w14:textId="77777777" w:rsidR="008A4F0D" w:rsidRDefault="008A4F0D" w:rsidP="00763A5C">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tc>
        <w:tc>
          <w:tcPr>
            <w:tcW w:w="2917" w:type="dxa"/>
          </w:tcPr>
          <w:p w14:paraId="7A23766F" w14:textId="77777777" w:rsidR="008A4F0D" w:rsidRDefault="008A4F0D" w:rsidP="00763A5C">
            <w:r>
              <w:t>sosa:hasFeatureOfInterest</w:t>
            </w:r>
          </w:p>
        </w:tc>
        <w:tc>
          <w:tcPr>
            <w:tcW w:w="3628" w:type="dxa"/>
          </w:tcPr>
          <w:p w14:paraId="3D836A20" w14:textId="77777777" w:rsidR="008A4F0D" w:rsidRDefault="008A4F0D" w:rsidP="00763A5C">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tc>
        <w:tc>
          <w:tcPr>
            <w:tcW w:w="2917" w:type="dxa"/>
          </w:tcPr>
          <w:p w14:paraId="2F4B89C3" w14:textId="77777777" w:rsidR="008A4F0D" w:rsidRDefault="008A4F0D" w:rsidP="00763A5C">
            <w:r>
              <w:t>sosa:hasResult</w:t>
            </w:r>
          </w:p>
        </w:tc>
        <w:tc>
          <w:tcPr>
            <w:tcW w:w="3628" w:type="dxa"/>
          </w:tcPr>
          <w:p w14:paraId="7FF0C265" w14:textId="77777777" w:rsidR="008A4F0D" w:rsidRDefault="008A4F0D" w:rsidP="00763A5C">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tc>
        <w:tc>
          <w:tcPr>
            <w:tcW w:w="2917" w:type="dxa"/>
          </w:tcPr>
          <w:p w14:paraId="42282828" w14:textId="77777777" w:rsidR="008A4F0D" w:rsidRDefault="008A4F0D" w:rsidP="00763A5C">
            <w:r>
              <w:t>sosa:observedProperty</w:t>
            </w:r>
          </w:p>
        </w:tc>
        <w:tc>
          <w:tcPr>
            <w:tcW w:w="3628" w:type="dxa"/>
          </w:tcPr>
          <w:p w14:paraId="19994CBE" w14:textId="77777777" w:rsidR="008A4F0D" w:rsidRDefault="008A4F0D" w:rsidP="00763A5C">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tc>
        <w:tc>
          <w:tcPr>
            <w:tcW w:w="2917" w:type="dxa"/>
          </w:tcPr>
          <w:p w14:paraId="2BA94055" w14:textId="77777777" w:rsidR="008A4F0D" w:rsidRDefault="008A4F0D" w:rsidP="00763A5C">
            <w:r>
              <w:t>sosa:phenomenonTime</w:t>
            </w:r>
          </w:p>
        </w:tc>
        <w:tc>
          <w:tcPr>
            <w:tcW w:w="3628" w:type="dxa"/>
          </w:tcPr>
          <w:p w14:paraId="1715CA95" w14:textId="77777777" w:rsidR="008A4F0D" w:rsidRDefault="008A4F0D" w:rsidP="00763A5C">
            <w:r>
              <w:t>exactly 1 owl:Thing</w:t>
            </w:r>
          </w:p>
        </w:tc>
      </w:tr>
      <w:tr w:rsidR="008A4F0D" w14:paraId="1E9C8682" w14:textId="77777777" w:rsidTr="00763A5C">
        <w:trPr>
          <w:trHeight w:val="63"/>
        </w:trPr>
        <w:tc>
          <w:tcPr>
            <w:tcW w:w="2805" w:type="dxa"/>
            <w:vMerge/>
          </w:tcPr>
          <w:p w14:paraId="1838F90F" w14:textId="77777777" w:rsidR="008A4F0D" w:rsidRDefault="008A4F0D" w:rsidP="00763A5C"/>
        </w:tc>
        <w:tc>
          <w:tcPr>
            <w:tcW w:w="2917" w:type="dxa"/>
          </w:tcPr>
          <w:p w14:paraId="5CB76C58" w14:textId="77777777" w:rsidR="008A4F0D" w:rsidRDefault="008A4F0D" w:rsidP="00763A5C">
            <w:r>
              <w:t>sosa:resultTime</w:t>
            </w:r>
          </w:p>
        </w:tc>
        <w:tc>
          <w:tcPr>
            <w:tcW w:w="3628" w:type="dxa"/>
          </w:tcPr>
          <w:p w14:paraId="03C45925" w14:textId="77777777" w:rsidR="008A4F0D" w:rsidRDefault="008A4F0D" w:rsidP="00763A5C">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tc>
        <w:tc>
          <w:tcPr>
            <w:tcW w:w="2917" w:type="dxa"/>
          </w:tcPr>
          <w:p w14:paraId="501224F5" w14:textId="77777777" w:rsidR="008A4F0D" w:rsidRDefault="008A4F0D" w:rsidP="00763A5C">
            <w:r>
              <w:t>ssn:wasOriginatedBy</w:t>
            </w:r>
          </w:p>
        </w:tc>
        <w:tc>
          <w:tcPr>
            <w:tcW w:w="3628" w:type="dxa"/>
          </w:tcPr>
          <w:p w14:paraId="6320A30B" w14:textId="77777777" w:rsidR="008A4F0D" w:rsidRDefault="008A4F0D" w:rsidP="00763A5C">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r>
              <w:t>sosa:ObservableProperty</w:t>
            </w:r>
          </w:p>
        </w:tc>
        <w:tc>
          <w:tcPr>
            <w:tcW w:w="2917" w:type="dxa"/>
          </w:tcPr>
          <w:p w14:paraId="7579AF06" w14:textId="77777777" w:rsidR="008A4F0D" w:rsidRPr="00F06DDA" w:rsidRDefault="008A4F0D" w:rsidP="00763A5C">
            <w:r>
              <w:t>subClassOf</w:t>
            </w:r>
          </w:p>
        </w:tc>
        <w:tc>
          <w:tcPr>
            <w:tcW w:w="3628" w:type="dxa"/>
          </w:tcPr>
          <w:p w14:paraId="583C7A0E" w14:textId="77777777" w:rsidR="008A4F0D" w:rsidRPr="00F06DDA" w:rsidRDefault="008A4F0D" w:rsidP="00763A5C">
            <w:r>
              <w:t>ssn:Property</w:t>
            </w:r>
          </w:p>
        </w:tc>
      </w:tr>
      <w:tr w:rsidR="008A4F0D" w14:paraId="64B0A6E3" w14:textId="77777777" w:rsidTr="00763A5C">
        <w:trPr>
          <w:trHeight w:val="63"/>
        </w:trPr>
        <w:tc>
          <w:tcPr>
            <w:tcW w:w="2805" w:type="dxa"/>
            <w:vMerge/>
          </w:tcPr>
          <w:p w14:paraId="1D84EDD6" w14:textId="77777777" w:rsidR="008A4F0D" w:rsidRDefault="008A4F0D" w:rsidP="00763A5C"/>
        </w:tc>
        <w:tc>
          <w:tcPr>
            <w:tcW w:w="2917" w:type="dxa"/>
          </w:tcPr>
          <w:p w14:paraId="0FA4FC58" w14:textId="77777777" w:rsidR="008A4F0D" w:rsidRDefault="008A4F0D" w:rsidP="00763A5C">
            <w:r w:rsidRPr="00F06DDA">
              <w:t xml:space="preserve">inverse ('is proxy for') </w:t>
            </w:r>
          </w:p>
        </w:tc>
        <w:tc>
          <w:tcPr>
            <w:tcW w:w="3628" w:type="dxa"/>
          </w:tcPr>
          <w:p w14:paraId="47716807" w14:textId="77777777" w:rsidR="008A4F0D" w:rsidRDefault="008A4F0D" w:rsidP="00763A5C">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tc>
        <w:tc>
          <w:tcPr>
            <w:tcW w:w="2917" w:type="dxa"/>
          </w:tcPr>
          <w:p w14:paraId="46E874C1" w14:textId="77777777" w:rsidR="008A4F0D" w:rsidRPr="00F06DDA" w:rsidRDefault="008A4F0D" w:rsidP="00763A5C">
            <w:r w:rsidRPr="00F06DDA">
              <w:t xml:space="preserve">inverse ('observed property') </w:t>
            </w:r>
          </w:p>
        </w:tc>
        <w:tc>
          <w:tcPr>
            <w:tcW w:w="3628" w:type="dxa"/>
          </w:tcPr>
          <w:p w14:paraId="5ED3DF3C" w14:textId="77777777" w:rsidR="008A4F0D" w:rsidRDefault="008A4F0D" w:rsidP="00763A5C">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tc>
        <w:tc>
          <w:tcPr>
            <w:tcW w:w="2917" w:type="dxa"/>
          </w:tcPr>
          <w:p w14:paraId="2B92A05F" w14:textId="77777777" w:rsidR="008A4F0D" w:rsidRPr="00F06DDA" w:rsidRDefault="008A4F0D" w:rsidP="00763A5C">
            <w:r>
              <w:t>sosa:</w:t>
            </w:r>
            <w:r w:rsidRPr="00F06DDA">
              <w:t xml:space="preserve">'is observed by' </w:t>
            </w:r>
          </w:p>
        </w:tc>
        <w:tc>
          <w:tcPr>
            <w:tcW w:w="3628" w:type="dxa"/>
          </w:tcPr>
          <w:p w14:paraId="331F38C0" w14:textId="77777777" w:rsidR="008A4F0D" w:rsidRDefault="008A4F0D" w:rsidP="00763A5C">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r>
              <w:t>sosa:FeatureOfInterest</w:t>
            </w:r>
          </w:p>
        </w:tc>
        <w:tc>
          <w:tcPr>
            <w:tcW w:w="2917" w:type="dxa"/>
          </w:tcPr>
          <w:p w14:paraId="25F7A1D9" w14:textId="77777777" w:rsidR="008A4F0D" w:rsidRDefault="008A4F0D" w:rsidP="00763A5C">
            <w:r>
              <w:t>ssn:</w:t>
            </w:r>
            <w:r w:rsidRPr="00F06DDA">
              <w:t xml:space="preserve">'has property' </w:t>
            </w:r>
          </w:p>
        </w:tc>
        <w:tc>
          <w:tcPr>
            <w:tcW w:w="3628" w:type="dxa"/>
          </w:tcPr>
          <w:p w14:paraId="2808CFFC" w14:textId="77777777" w:rsidR="008A4F0D" w:rsidRDefault="008A4F0D" w:rsidP="00763A5C">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r>
              <w:t>sosa:Result</w:t>
            </w:r>
          </w:p>
        </w:tc>
        <w:tc>
          <w:tcPr>
            <w:tcW w:w="2917" w:type="dxa"/>
          </w:tcPr>
          <w:p w14:paraId="263B0668" w14:textId="77777777" w:rsidR="008A4F0D" w:rsidRDefault="008A4F0D" w:rsidP="00763A5C">
            <w:r>
              <w:t>sosa:</w:t>
            </w:r>
            <w:r w:rsidRPr="00F06DDA">
              <w:t xml:space="preserve">'is result of' </w:t>
            </w:r>
          </w:p>
        </w:tc>
        <w:tc>
          <w:tcPr>
            <w:tcW w:w="3628" w:type="dxa"/>
          </w:tcPr>
          <w:p w14:paraId="41717C6D" w14:textId="77777777" w:rsidR="008A4F0D" w:rsidRDefault="008A4F0D" w:rsidP="00763A5C">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021965"/>
                    </a:xfrm>
                    <a:prstGeom prst="rect">
                      <a:avLst/>
                    </a:prstGeom>
                  </pic:spPr>
                </pic:pic>
              </a:graphicData>
            </a:graphic>
          </wp:inline>
        </w:drawing>
      </w:r>
    </w:p>
    <w:p w14:paraId="2D923FB8" w14:textId="199C0B33" w:rsidR="008A4F0D" w:rsidRPr="004B447F" w:rsidRDefault="008A4F0D" w:rsidP="008A4F0D">
      <w:pPr>
        <w:pStyle w:val="Caption"/>
        <w:spacing w:after="120"/>
        <w:rPr>
          <w:b w:val="0"/>
        </w:rPr>
      </w:pPr>
      <w:bookmarkStart w:id="116" w:name="_Ref14174696"/>
      <w:r>
        <w:t xml:space="preserve">Figure </w:t>
      </w:r>
      <w:r>
        <w:rPr>
          <w:noProof/>
        </w:rPr>
        <w:fldChar w:fldCharType="begin"/>
      </w:r>
      <w:r>
        <w:rPr>
          <w:noProof/>
        </w:rPr>
        <w:instrText xml:space="preserve"> SEQ Figure \* ARABIC </w:instrText>
      </w:r>
      <w:r>
        <w:rPr>
          <w:noProof/>
        </w:rPr>
        <w:fldChar w:fldCharType="separate"/>
      </w:r>
      <w:r w:rsidR="003D53CD">
        <w:rPr>
          <w:noProof/>
        </w:rPr>
        <w:t>16</w:t>
      </w:r>
      <w:r>
        <w:rPr>
          <w:noProof/>
        </w:rPr>
        <w:fldChar w:fldCharType="end"/>
      </w:r>
      <w:bookmarkEnd w:id="116"/>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17" w:name="_Toc35948853"/>
      <w:r>
        <w:t>Contact Ontology</w:t>
      </w:r>
      <w:bookmarkEnd w:id="117"/>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w:t>
      </w:r>
      <w:r>
        <w:lastRenderedPageBreak/>
        <w:t xml:space="preserve">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31"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2"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18" w:name="_Toc35948854"/>
      <w:r w:rsidRPr="00EC4B04">
        <w:t>Person</w:t>
      </w:r>
      <w:r w:rsidRPr="00956273">
        <w:t xml:space="preserve"> Ontology</w:t>
      </w:r>
      <w:bookmarkEnd w:id="118"/>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1"/>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2"/>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4BAB5E76"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9" w:name="_Toc35948855"/>
      <w:r>
        <w:t>Household Ontology</w:t>
      </w:r>
      <w:bookmarkEnd w:id="119"/>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w:t>
      </w:r>
      <w:r w:rsidRPr="00C74053">
        <w:lastRenderedPageBreak/>
        <w:t>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lastRenderedPageBreak/>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20E29750" w:rsidR="00FB3138" w:rsidRDefault="00E66689" w:rsidP="00FB3138">
            <w:r>
              <w:t>spatial:</w:t>
            </w:r>
            <w:r w:rsidR="00FB3138">
              <w:t>hasLocation</w:t>
            </w:r>
          </w:p>
        </w:tc>
        <w:tc>
          <w:tcPr>
            <w:tcW w:w="4696" w:type="dxa"/>
          </w:tcPr>
          <w:p w14:paraId="503F8723" w14:textId="64FE37E0" w:rsidR="00FB3138" w:rsidRDefault="00FB3138" w:rsidP="00FB3138">
            <w:r>
              <w:t xml:space="preserve">only </w:t>
            </w:r>
            <w:r w:rsidR="005A7ABB">
              <w:t xml:space="preserve"> </w:t>
            </w:r>
            <w:r w:rsidR="00E66689">
              <w:t>spatial:</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3"/>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20" w:name="_Toc35948856"/>
      <w:r>
        <w:lastRenderedPageBreak/>
        <w:t>Organization Ontology</w:t>
      </w:r>
      <w:bookmarkEnd w:id="120"/>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w:t>
      </w:r>
      <w:r w:rsidR="00AA0C85">
        <w:lastRenderedPageBreak/>
        <w:t xml:space="preserve">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w:t>
            </w:r>
            <w:r>
              <w:lastRenderedPageBreak/>
              <w:t>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65CB1253" w:rsidR="00780FAD" w:rsidRDefault="00E66689" w:rsidP="00780FAD">
            <w:r>
              <w:t>spatial:</w:t>
            </w:r>
            <w:r w:rsidR="00780FAD">
              <w:t>hasLocation</w:t>
            </w:r>
          </w:p>
        </w:tc>
        <w:tc>
          <w:tcPr>
            <w:tcW w:w="3265" w:type="dxa"/>
          </w:tcPr>
          <w:p w14:paraId="2F4B8452" w14:textId="00B6269B" w:rsidR="00780FAD" w:rsidRDefault="00780FAD" w:rsidP="00780FAD">
            <w:r>
              <w:t xml:space="preserve">exactly 1 </w:t>
            </w:r>
            <w:r w:rsidR="005A7ABB">
              <w:t xml:space="preserve"> </w:t>
            </w:r>
            <w:r w:rsidR="00E66689">
              <w:t>spatial:</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2EC88795" w:rsidR="00CE3491" w:rsidRDefault="00CE3491" w:rsidP="00662AF4">
            <w:r>
              <w:t xml:space="preserve">some </w:t>
            </w:r>
            <w:r w:rsidR="00E66689">
              <w:t>spatial:</w:t>
            </w:r>
            <w:r>
              <w:t>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lastRenderedPageBreak/>
        <w:t>Reused Ontologies:</w:t>
      </w:r>
    </w:p>
    <w:p w14:paraId="4AF8A48E" w14:textId="602365AC"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4"/>
      </w:r>
      <w:r>
        <w:t xml:space="preserve">, </w:t>
      </w:r>
      <w:r w:rsidR="00F901B1">
        <w:t>as originally presented by</w:t>
      </w:r>
      <w:r w:rsidR="006049CC">
        <w:t xml:space="preserve"> </w:t>
      </w:r>
      <w:r w:rsidR="009E5CF6">
        <w:fldChar w:fldCharType="begin"/>
      </w:r>
      <w:r w:rsidR="00DE6FBD">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DE6FBD">
        <w:rPr>
          <w:noProof/>
        </w:rPr>
        <w:t>[30]</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21" w:name="_Toc35948857"/>
      <w:r>
        <w:t>Building Ontology</w:t>
      </w:r>
      <w:bookmarkEnd w:id="121"/>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 xml:space="preserve">Facility(s), e.g. kitchen, bath, or air conditioning. Note that this is distinct from the notion of including amenities that are </w:t>
      </w:r>
      <w:r w:rsidR="00C632C2">
        <w:lastRenderedPageBreak/>
        <w:t>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2ED89E5F" w:rsidR="003D78DD" w:rsidRDefault="00E66689" w:rsidP="003D78DD">
            <w:r>
              <w:t>spatial:</w:t>
            </w:r>
            <w:r w:rsidR="003D78DD">
              <w:t>hasLocation</w:t>
            </w:r>
          </w:p>
        </w:tc>
        <w:tc>
          <w:tcPr>
            <w:tcW w:w="4673" w:type="dxa"/>
          </w:tcPr>
          <w:p w14:paraId="305F003E" w14:textId="0EC467D2" w:rsidR="003D78DD" w:rsidRDefault="003D78DD" w:rsidP="003D78DD">
            <w:r>
              <w:t xml:space="preserve">exactly 1 </w:t>
            </w:r>
            <w:r w:rsidR="00E72332">
              <w:t xml:space="preserve"> </w:t>
            </w:r>
            <w:r w:rsidR="00E66689">
              <w:t>spatial:</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lastRenderedPageBreak/>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22" w:name="_Toc35948858"/>
      <w:r>
        <w:t>Vehicle Ontology</w:t>
      </w:r>
      <w:bookmarkEnd w:id="122"/>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lastRenderedPageBreak/>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AC36444" w:rsidR="00756EE0" w:rsidRDefault="00E66689" w:rsidP="00A219F3">
            <w:r>
              <w:t>spatial:</w:t>
            </w:r>
            <w:r w:rsidR="00756EE0">
              <w:t>hasLocation</w:t>
            </w:r>
          </w:p>
        </w:tc>
        <w:tc>
          <w:tcPr>
            <w:tcW w:w="3748" w:type="dxa"/>
          </w:tcPr>
          <w:p w14:paraId="33B341BA" w14:textId="2501FE22" w:rsidR="00756EE0" w:rsidRDefault="00756EE0" w:rsidP="00A219F3">
            <w:r>
              <w:t xml:space="preserve">only  </w:t>
            </w:r>
            <w:r w:rsidR="00E66689">
              <w:t>spatial:</w:t>
            </w:r>
            <w:r>
              <w:t>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23" w:name="_Toc35948859"/>
      <w:r>
        <w:t>Transportation System Ontology</w:t>
      </w:r>
      <w:bookmarkEnd w:id="123"/>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lastRenderedPageBreak/>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5"/>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 xml:space="preserve">The lack of maintenance and activity on the OTN poses a potential issue, and the lack of modularity in its structure makes it difficult to use. </w:t>
      </w:r>
      <w:r w:rsidR="00503161">
        <w:lastRenderedPageBreak/>
        <w:t>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xml:space="preserve">. Note that this may be subject to change. The physical location of a node (generally larger than a single point) may be inferred based on the locations of the transportation complexes </w:t>
      </w:r>
      <w:r w:rsidR="004E2B7F" w:rsidRPr="00503161">
        <w:lastRenderedPageBreak/>
        <w:t>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lastRenderedPageBreak/>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019935"/>
                    </a:xfrm>
                    <a:prstGeom prst="rect">
                      <a:avLst/>
                    </a:prstGeom>
                  </pic:spPr>
                </pic:pic>
              </a:graphicData>
            </a:graphic>
          </wp:inline>
        </w:drawing>
      </w:r>
    </w:p>
    <w:p w14:paraId="40E9D59D" w14:textId="6B4506F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3D53CD">
        <w:rPr>
          <w:noProof/>
        </w:rPr>
        <w:t>17</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6"/>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24" w:author="Megan Katsumi [2]" w:date="2018-11-14T08:39:00Z">
              <w:r>
                <w:t>LoopDetector</w:t>
              </w:r>
            </w:ins>
          </w:p>
        </w:tc>
        <w:tc>
          <w:tcPr>
            <w:tcW w:w="2310" w:type="dxa"/>
          </w:tcPr>
          <w:p w14:paraId="39B665CE" w14:textId="768C97D5" w:rsidR="00F92DE6" w:rsidRDefault="00F92DE6" w:rsidP="00F92DE6">
            <w:ins w:id="125" w:author="Megan Katsumi [2]" w:date="2018-11-14T09:12:00Z">
              <w:r>
                <w:t>sosa:</w:t>
              </w:r>
            </w:ins>
            <w:ins w:id="126" w:author="Megan Katsumi [2]" w:date="2018-11-14T10:30:00Z">
              <w:r>
                <w:t>detects</w:t>
              </w:r>
            </w:ins>
          </w:p>
        </w:tc>
        <w:tc>
          <w:tcPr>
            <w:tcW w:w="4293" w:type="dxa"/>
          </w:tcPr>
          <w:p w14:paraId="256C6CC0" w14:textId="2E4DF2A3" w:rsidR="00F92DE6" w:rsidRDefault="00F92DE6" w:rsidP="00F92DE6">
            <w:pPr>
              <w:tabs>
                <w:tab w:val="center" w:pos="2335"/>
              </w:tabs>
            </w:pPr>
            <w:ins w:id="127"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28" w:author="Megan Katsumi [2]" w:date="2018-11-14T10:30:00Z">
              <w:r>
                <w:t>sosa:observes</w:t>
              </w:r>
            </w:ins>
          </w:p>
        </w:tc>
        <w:tc>
          <w:tcPr>
            <w:tcW w:w="4293" w:type="dxa"/>
          </w:tcPr>
          <w:p w14:paraId="34D9286A" w14:textId="443F730D" w:rsidR="00F92DE6" w:rsidRDefault="00F92DE6" w:rsidP="00F92DE6">
            <w:pPr>
              <w:tabs>
                <w:tab w:val="center" w:pos="2335"/>
              </w:tabs>
            </w:pPr>
            <w:ins w:id="129"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30" w:author="Megan Katsumi [2]" w:date="2018-11-14T10:32:00Z">
              <w:r>
                <w:t>sosa:observes</w:t>
              </w:r>
            </w:ins>
          </w:p>
        </w:tc>
        <w:tc>
          <w:tcPr>
            <w:tcW w:w="4293" w:type="dxa"/>
          </w:tcPr>
          <w:p w14:paraId="45D6BFE2" w14:textId="6B215E2F" w:rsidR="00F92DE6" w:rsidRDefault="00F92DE6" w:rsidP="00F92DE6">
            <w:pPr>
              <w:tabs>
                <w:tab w:val="center" w:pos="2335"/>
              </w:tabs>
            </w:pPr>
            <w:ins w:id="131"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32" w:author="Megan Katsumi [2]" w:date="2018-11-14T10:32:00Z">
              <w:r>
                <w:t>sosa:observes</w:t>
              </w:r>
            </w:ins>
          </w:p>
        </w:tc>
        <w:tc>
          <w:tcPr>
            <w:tcW w:w="4293" w:type="dxa"/>
          </w:tcPr>
          <w:p w14:paraId="6B904044" w14:textId="4B4711CD" w:rsidR="00F92DE6" w:rsidRDefault="00F92DE6" w:rsidP="00F92DE6">
            <w:pPr>
              <w:tabs>
                <w:tab w:val="center" w:pos="2335"/>
              </w:tabs>
            </w:pPr>
            <w:ins w:id="133" w:author="Megan Katsumi [2]" w:date="2018-11-14T10:32:00Z">
              <w:r>
                <w:t>{</w:t>
              </w:r>
            </w:ins>
            <w:ins w:id="134" w:author="Megan Katsumi [2]" w:date="2018-11-14T10:33:00Z">
              <w:r>
                <w:t>mean_</w:t>
              </w:r>
            </w:ins>
            <w:ins w:id="135" w:author="Megan Katsumi [2]" w:date="2018-11-14T11:14:00Z">
              <w:r>
                <w:t>travel_</w:t>
              </w:r>
            </w:ins>
            <w:ins w:id="136"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37" w:author="Megan Katsumi [2]" w:date="2018-11-14T09:25:00Z">
              <w:r>
                <w:t>sosa:madeObservation</w:t>
              </w:r>
            </w:ins>
          </w:p>
        </w:tc>
        <w:tc>
          <w:tcPr>
            <w:tcW w:w="4293" w:type="dxa"/>
          </w:tcPr>
          <w:p w14:paraId="0EBFD551" w14:textId="3211FBD3" w:rsidR="00F92DE6" w:rsidRDefault="00F92DE6" w:rsidP="00F92DE6">
            <w:pPr>
              <w:tabs>
                <w:tab w:val="center" w:pos="2335"/>
              </w:tabs>
            </w:pPr>
            <w:ins w:id="138" w:author="Megan Katsumi [2]" w:date="2018-11-14T09:25:00Z">
              <w:r>
                <w:t>only (sosa:Observation and sosa:hasFeatureOfInterest</w:t>
              </w:r>
            </w:ins>
            <w:ins w:id="139" w:author="Megan Katsumi [2]" w:date="2018-11-14T09:26:00Z">
              <w:r>
                <w:t xml:space="preserve"> only transport:</w:t>
              </w:r>
            </w:ins>
            <w:ins w:id="140" w:author="Megan Katsumi [2]" w:date="2018-11-14T10:27:00Z">
              <w:r>
                <w:t>Arc</w:t>
              </w:r>
            </w:ins>
            <w:ins w:id="141" w:author="Megan Katsumi [2]" w:date="2018-11-14T10:35:00Z">
              <w:r>
                <w:t xml:space="preserve"> and sosa:</w:t>
              </w:r>
            </w:ins>
            <w:ins w:id="142" w:author="Megan Katsumi [2]" w:date="2018-11-14T12:23:00Z">
              <w:r>
                <w:t>wasO</w:t>
              </w:r>
            </w:ins>
            <w:ins w:id="143" w:author="Megan Katsumi [2]" w:date="2018-11-14T10:35:00Z">
              <w:r>
                <w:t>riginatedBy {vehicle</w:t>
              </w:r>
            </w:ins>
            <w:ins w:id="144" w:author="Megan Katsumi [2]" w:date="2018-11-14T10:36:00Z">
              <w:r>
                <w:t>_presence}</w:t>
              </w:r>
            </w:ins>
            <w:r>
              <w:t xml:space="preserve"> and </w:t>
            </w:r>
            <w:r w:rsidRPr="009C34EF">
              <w:rPr>
                <w:highlight w:val="yellow"/>
              </w:rPr>
              <w:t>sosa:hasResult RoadOccupancy or VehicleVolume or MeanTravelSpeed</w:t>
            </w:r>
            <w:ins w:id="145"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46"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47"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48"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9" w:author="Megan Katsumi [2]" w:date="2018-11-14T10:32:00Z">
              <w:r w:rsidRPr="009C34EF">
                <w:t>{</w:t>
              </w:r>
            </w:ins>
            <w:ins w:id="150" w:author="Megan Katsumi [2]" w:date="2018-11-14T10:33:00Z">
              <w:r w:rsidRPr="009C34EF">
                <w:t>mean_</w:t>
              </w:r>
            </w:ins>
            <w:ins w:id="151" w:author="Megan Katsumi [2]" w:date="2018-11-14T11:14:00Z">
              <w:r w:rsidRPr="009C34EF">
                <w:t>travel_</w:t>
              </w:r>
            </w:ins>
            <w:ins w:id="152"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lastRenderedPageBreak/>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lastRenderedPageBreak/>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53" w:name="_Toc35948860"/>
      <w:r>
        <w:t xml:space="preserve">Travel </w:t>
      </w:r>
      <w:r w:rsidR="00E91E39">
        <w:t>Costs</w:t>
      </w:r>
      <w:bookmarkEnd w:id="153"/>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lastRenderedPageBreak/>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54" w:name="_Toc35948861"/>
      <w:r>
        <w:t>Parking Ontology</w:t>
      </w:r>
      <w:bookmarkEnd w:id="154"/>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lastRenderedPageBreak/>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lastRenderedPageBreak/>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55" w:name="_Toc35948862"/>
      <w:r>
        <w:t>Public</w:t>
      </w:r>
      <w:r w:rsidR="00BD7C89">
        <w:t xml:space="preserve"> Transit Ontology</w:t>
      </w:r>
      <w:bookmarkEnd w:id="155"/>
    </w:p>
    <w:p w14:paraId="6A7EE14B" w14:textId="07F0684A" w:rsidR="00D479C9" w:rsidRDefault="001214EE" w:rsidP="00D479C9">
      <w:pPr>
        <w:rPr>
          <w:i/>
        </w:rPr>
      </w:pPr>
      <w:hyperlink r:id="rId36"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w:t>
      </w:r>
      <w:r w:rsidR="00E575F2">
        <w:lastRenderedPageBreak/>
        <w:t xml:space="preserve">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 xml:space="preserve">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w:t>
      </w:r>
      <w:r w:rsidR="00B71544" w:rsidRPr="00B71544">
        <w:lastRenderedPageBreak/>
        <w:t>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lastRenderedPageBreak/>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lastRenderedPageBreak/>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56" w:name="_Toc35948863"/>
      <w:r>
        <w:t>Land Use</w:t>
      </w:r>
      <w:r w:rsidR="00BA1ACD">
        <w:t xml:space="preserve"> Ontology</w:t>
      </w:r>
      <w:bookmarkEnd w:id="156"/>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lastRenderedPageBreak/>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 xml:space="preserve">CLUMPClassification: Canada Land Use Monitoring Program Classification is a type (subclass) of Land Use classification. CLUMP identifies 15 different types of land use, </w:t>
      </w:r>
      <w:r>
        <w:lastRenderedPageBreak/>
        <w:t>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lastRenderedPageBreak/>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lastRenderedPageBreak/>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lastRenderedPageBreak/>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7"/>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lastRenderedPageBreak/>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57" w:name="_Toc35948864"/>
      <w:r>
        <w:t>Trip</w:t>
      </w:r>
      <w:r w:rsidR="00BA1ACD">
        <w:t xml:space="preserve"> Ontology</w:t>
      </w:r>
      <w:bookmarkEnd w:id="157"/>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8" w:name="_Toc35948865"/>
      <w:r>
        <w:t>Trip Costs</w:t>
      </w:r>
      <w:bookmarkEnd w:id="158"/>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lastRenderedPageBreak/>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9" w:name="_Toc35948866"/>
      <w:r>
        <w:t>Urban System Ontology</w:t>
      </w:r>
      <w:bookmarkEnd w:id="159"/>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60"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lastRenderedPageBreak/>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lastRenderedPageBreak/>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lastRenderedPageBreak/>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61"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62" w:name="_Toc35948867"/>
      <w:r>
        <w:t>Evaluation</w:t>
      </w:r>
      <w:bookmarkEnd w:id="162"/>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3" w:name="_Toc35948868"/>
      <w:r>
        <w:lastRenderedPageBreak/>
        <w:t>Consistency</w:t>
      </w:r>
      <w:bookmarkEnd w:id="163"/>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8"/>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4" w:name="_Toc35948869"/>
      <w:r>
        <w:t>Competency</w:t>
      </w:r>
      <w:bookmarkEnd w:id="164"/>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9"/>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 xml:space="preserve">to formalize each of the identified competency questions. Implicit in each formalism is </w:t>
      </w:r>
      <w:r w:rsidR="002B3CFA">
        <w:rPr>
          <w:lang w:val="en-US" w:bidi="en-US"/>
        </w:rPr>
        <w:lastRenderedPageBreak/>
        <w:t>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5"/>
      <w:r w:rsidR="00315993">
        <w:rPr>
          <w:lang w:val="en-US" w:bidi="en-US"/>
        </w:rPr>
        <w:t>section</w:t>
      </w:r>
      <w:commentRangeEnd w:id="165"/>
      <w:r w:rsidR="00535EDF">
        <w:rPr>
          <w:rStyle w:val="CommentReference"/>
          <w:rFonts w:asciiTheme="minorHAnsi" w:eastAsiaTheme="minorEastAsia" w:hAnsiTheme="minorHAnsi"/>
          <w:lang w:val="en-US" w:bidi="en-US"/>
        </w:rPr>
        <w:commentReference w:id="165"/>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w:t>
      </w:r>
      <w:r w:rsidR="00986002">
        <w:rPr>
          <w:lang w:val="en-US" w:bidi="en-US"/>
        </w:rPr>
        <w:lastRenderedPageBreak/>
        <w:t>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6" w:name="_Toc35948870"/>
      <w:r>
        <w:t>CQs for Land Use and Transportation Simulation</w:t>
      </w:r>
      <w:bookmarkEnd w:id="166"/>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20"/>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lastRenderedPageBreak/>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lastRenderedPageBreak/>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7" w:name="_Toc35948871"/>
      <w:r>
        <w:t xml:space="preserve">CQs for </w:t>
      </w:r>
      <w:r w:rsidR="00FE1FC4">
        <w:t>Transit Research</w:t>
      </w:r>
      <w:bookmarkEnd w:id="167"/>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lastRenderedPageBreak/>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1"/>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lastRenderedPageBreak/>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8" w:name="_Toc35948872"/>
      <w:r>
        <w:t xml:space="preserve">CQs for </w:t>
      </w:r>
      <w:r w:rsidR="00FE1FC4">
        <w:t>Smart Parking Applications</w:t>
      </w:r>
      <w:bookmarkEnd w:id="168"/>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lastRenderedPageBreak/>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lastRenderedPageBreak/>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lastRenderedPageBreak/>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lastRenderedPageBreak/>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lastRenderedPageBreak/>
        <w:t>}</w:t>
      </w:r>
    </w:p>
    <w:p w14:paraId="226E8935" w14:textId="7D025E95" w:rsidR="006C7A40" w:rsidRDefault="006C7A40" w:rsidP="006C7A40">
      <w:pPr>
        <w:pStyle w:val="Heading3"/>
      </w:pPr>
      <w:bookmarkStart w:id="169" w:name="_Toc35948873"/>
      <w:r>
        <w:t xml:space="preserve">CQs for </w:t>
      </w:r>
      <w:r w:rsidR="00FE1FC4">
        <w:t xml:space="preserve">ATIS via </w:t>
      </w:r>
      <w:r w:rsidR="000D2B4D">
        <w:t>ITSoS</w:t>
      </w:r>
      <w:bookmarkEnd w:id="169"/>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lastRenderedPageBreak/>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lastRenderedPageBreak/>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0" w:name="_Toc35948874"/>
      <w:r>
        <w:t xml:space="preserve">CQs for </w:t>
      </w:r>
      <w:r w:rsidR="00FE1FC4">
        <w:t>ArcGIS Query Support</w:t>
      </w:r>
      <w:bookmarkEnd w:id="170"/>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71" w:name="_Ref20730202"/>
      <w:bookmarkStart w:id="172" w:name="_Toc35948875"/>
      <w:r>
        <w:t>Application</w:t>
      </w:r>
      <w:bookmarkEnd w:id="161"/>
      <w:bookmarkEnd w:id="171"/>
      <w:bookmarkEnd w:id="172"/>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3" w:name="_Toc35948876"/>
      <w:r>
        <w:t>Exploration of Travel Model Data</w:t>
      </w:r>
      <w:bookmarkEnd w:id="173"/>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2"/>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7"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074035"/>
                    </a:xfrm>
                    <a:prstGeom prst="rect">
                      <a:avLst/>
                    </a:prstGeom>
                  </pic:spPr>
                </pic:pic>
              </a:graphicData>
            </a:graphic>
          </wp:inline>
        </w:drawing>
      </w:r>
    </w:p>
    <w:p w14:paraId="5B889506" w14:textId="4F8CCEEE" w:rsidR="00E640E5" w:rsidRDefault="00E640E5" w:rsidP="00E640E5">
      <w:pPr>
        <w:pStyle w:val="Caption"/>
      </w:pPr>
      <w:bookmarkStart w:id="174" w:name="_Ref23932608"/>
      <w:r>
        <w:t xml:space="preserve">Figure </w:t>
      </w:r>
      <w:r w:rsidR="001214EE">
        <w:fldChar w:fldCharType="begin"/>
      </w:r>
      <w:r w:rsidR="001214EE">
        <w:instrText xml:space="preserve"> SEQ Figure \* ARABIC </w:instrText>
      </w:r>
      <w:r w:rsidR="001214EE">
        <w:fldChar w:fldCharType="separate"/>
      </w:r>
      <w:r w:rsidR="003D53CD">
        <w:rPr>
          <w:noProof/>
        </w:rPr>
        <w:t>18</w:t>
      </w:r>
      <w:r w:rsidR="001214EE">
        <w:rPr>
          <w:noProof/>
        </w:rPr>
        <w:fldChar w:fldCharType="end"/>
      </w:r>
      <w:bookmarkEnd w:id="174"/>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708910"/>
                    </a:xfrm>
                    <a:prstGeom prst="rect">
                      <a:avLst/>
                    </a:prstGeom>
                  </pic:spPr>
                </pic:pic>
              </a:graphicData>
            </a:graphic>
          </wp:inline>
        </w:drawing>
      </w:r>
    </w:p>
    <w:p w14:paraId="746E453B" w14:textId="43BD46B8" w:rsidR="00270A44" w:rsidRDefault="00CD0594" w:rsidP="00992672">
      <w:pPr>
        <w:pStyle w:val="Caption"/>
      </w:pPr>
      <w:bookmarkStart w:id="175" w:name="_Ref23927063"/>
      <w:r>
        <w:t xml:space="preserve">Figure </w:t>
      </w:r>
      <w:r w:rsidR="001214EE">
        <w:fldChar w:fldCharType="begin"/>
      </w:r>
      <w:r w:rsidR="001214EE">
        <w:instrText xml:space="preserve"> SEQ Figure \* ARABIC </w:instrText>
      </w:r>
      <w:r w:rsidR="001214EE">
        <w:fldChar w:fldCharType="separate"/>
      </w:r>
      <w:r w:rsidR="003D53CD">
        <w:rPr>
          <w:noProof/>
        </w:rPr>
        <w:t>19</w:t>
      </w:r>
      <w:r w:rsidR="001214EE">
        <w:rPr>
          <w:noProof/>
        </w:rPr>
        <w:fldChar w:fldCharType="end"/>
      </w:r>
      <w:bookmarkEnd w:id="175"/>
      <w:r>
        <w:t>: Architecture with LD-R supported data access.</w:t>
      </w:r>
    </w:p>
    <w:p w14:paraId="7B289DFD" w14:textId="77777777" w:rsidR="007B4B5D" w:rsidRDefault="007B4B5D" w:rsidP="007B4B5D">
      <w:pPr>
        <w:pStyle w:val="Heading3"/>
      </w:pPr>
      <w:bookmarkStart w:id="176" w:name="_Toc35948877"/>
      <w:r>
        <w:t>Summary of Facets</w:t>
      </w:r>
      <w:bookmarkEnd w:id="176"/>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7" w:name="_Toc35948878"/>
      <w:r>
        <w:t>Data Mappings</w:t>
      </w:r>
      <w:bookmarkEnd w:id="177"/>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40"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w:t>
      </w:r>
      <w:r>
        <w:rPr>
          <w:lang w:val="en-US" w:bidi="en-US"/>
        </w:rPr>
        <w:lastRenderedPageBreak/>
        <w:t xml:space="preserve">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8" w:name="_Toc35948879"/>
      <w:r>
        <w:t>Future Work</w:t>
      </w:r>
      <w:bookmarkEnd w:id="178"/>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3"/>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9" w:name="_Toc35948880"/>
      <w:r>
        <w:t>Analysis of TTC Data for Bus Bridging Study</w:t>
      </w:r>
      <w:bookmarkEnd w:id="179"/>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0" w:name="_Toc35948881"/>
      <w:r>
        <w:lastRenderedPageBreak/>
        <w:t>Data mapping</w:t>
      </w:r>
      <w:bookmarkEnd w:id="180"/>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41"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4"/>
      </w:r>
      <w:r>
        <w:rPr>
          <w:lang w:val="en-US" w:bidi="en-US"/>
        </w:rPr>
        <w:t xml:space="preserve"> triple store. </w:t>
      </w:r>
    </w:p>
    <w:p w14:paraId="4D0B1BF1" w14:textId="5EB8A843" w:rsidR="008E4D96" w:rsidRDefault="00240635" w:rsidP="00240635">
      <w:pPr>
        <w:pStyle w:val="Heading3"/>
      </w:pPr>
      <w:bookmarkStart w:id="181" w:name="_Toc35948882"/>
      <w:r>
        <w:t>Queries</w:t>
      </w:r>
      <w:bookmarkEnd w:id="181"/>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w:t>
      </w:r>
      <w:r>
        <w:lastRenderedPageBreak/>
        <w:t>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2" w:name="_Toc35948883"/>
      <w:r>
        <w:t>Future Work</w:t>
      </w:r>
      <w:bookmarkEnd w:id="182"/>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3"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3"/>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4" w:name="_Toc35948885"/>
      <w:r>
        <w:t xml:space="preserve">Project 1.2: </w:t>
      </w:r>
      <w:r w:rsidR="000D2B4D">
        <w:t>ITSoS</w:t>
      </w:r>
      <w:r>
        <w:t xml:space="preserve"> Architecture</w:t>
      </w:r>
      <w:bookmarkEnd w:id="184"/>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lastRenderedPageBreak/>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10535BCE" w:rsidR="001A6211" w:rsidRPr="005C054E" w:rsidRDefault="001A6211" w:rsidP="005C054E">
      <w:pPr>
        <w:pStyle w:val="Caption"/>
        <w:spacing w:line="276" w:lineRule="auto"/>
        <w:rPr>
          <w:rFonts w:asciiTheme="majorBidi" w:hAnsiTheme="majorBidi" w:cstheme="majorBidi"/>
          <w:sz w:val="24"/>
          <w:szCs w:val="24"/>
        </w:rPr>
      </w:pPr>
      <w:bookmarkStart w:id="185" w:name="_Ref20547299"/>
      <w:r>
        <w:t xml:space="preserve">Figure </w:t>
      </w:r>
      <w:r w:rsidR="001214EE">
        <w:fldChar w:fldCharType="begin"/>
      </w:r>
      <w:r w:rsidR="001214EE">
        <w:instrText xml:space="preserve"> SEQ Figure \* ARABIC </w:instrText>
      </w:r>
      <w:r w:rsidR="001214EE">
        <w:fldChar w:fldCharType="separate"/>
      </w:r>
      <w:r w:rsidR="003D53CD">
        <w:rPr>
          <w:noProof/>
        </w:rPr>
        <w:t>20</w:t>
      </w:r>
      <w:r w:rsidR="001214EE">
        <w:rPr>
          <w:noProof/>
        </w:rPr>
        <w:fldChar w:fldCharType="end"/>
      </w:r>
      <w:bookmarkEnd w:id="185"/>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w:t>
      </w:r>
      <w:r w:rsidRPr="001E707F">
        <w:rPr>
          <w:rFonts w:asciiTheme="majorBidi" w:hAnsiTheme="majorBidi" w:cstheme="majorBidi"/>
        </w:rPr>
        <w:lastRenderedPageBreak/>
        <w:t xml:space="preserve">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5"/>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717165"/>
                    </a:xfrm>
                    <a:prstGeom prst="rect">
                      <a:avLst/>
                    </a:prstGeom>
                  </pic:spPr>
                </pic:pic>
              </a:graphicData>
            </a:graphic>
          </wp:inline>
        </w:drawing>
      </w:r>
    </w:p>
    <w:p w14:paraId="3EE929E6" w14:textId="2CBC7CE9" w:rsidR="009961A8" w:rsidRPr="001E707F" w:rsidRDefault="00992672" w:rsidP="00992672">
      <w:pPr>
        <w:pStyle w:val="Caption"/>
        <w:rPr>
          <w:rFonts w:asciiTheme="majorBidi" w:hAnsiTheme="majorBidi" w:cstheme="majorBidi"/>
        </w:rPr>
      </w:pPr>
      <w:bookmarkStart w:id="186" w:name="_Ref31010994"/>
      <w:r>
        <w:t xml:space="preserve">Figure </w:t>
      </w:r>
      <w:r w:rsidR="001214EE">
        <w:fldChar w:fldCharType="begin"/>
      </w:r>
      <w:r w:rsidR="001214EE">
        <w:instrText xml:space="preserve"> SEQ Figure \* ARABIC </w:instrText>
      </w:r>
      <w:r w:rsidR="001214EE">
        <w:fldChar w:fldCharType="separate"/>
      </w:r>
      <w:r w:rsidR="003D53CD">
        <w:rPr>
          <w:noProof/>
        </w:rPr>
        <w:t>21</w:t>
      </w:r>
      <w:r w:rsidR="001214EE">
        <w:rPr>
          <w:noProof/>
        </w:rPr>
        <w:fldChar w:fldCharType="end"/>
      </w:r>
      <w:bookmarkEnd w:id="186"/>
      <w:r>
        <w:t>: Ontology Engine - interface between Project 1.1 and Project 1.2</w:t>
      </w:r>
    </w:p>
    <w:p w14:paraId="1FB8FCDE" w14:textId="69EB072B" w:rsidR="001A6211" w:rsidRDefault="001A6211" w:rsidP="009961A8">
      <w:r w:rsidRPr="001E707F">
        <w:t xml:space="preserve">An alternative architecture is possible in which the data is maintained solely in its original databases and is retrieved on-demand via Ontology-Based Data Access (OBDA) tools. This </w:t>
      </w:r>
      <w:r w:rsidRPr="001E707F">
        <w:lastRenderedPageBreak/>
        <w:t>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7" w:name="_Toc35948886"/>
      <w:r>
        <w:t xml:space="preserve">ATIS </w:t>
      </w:r>
      <w:r w:rsidR="00220D83">
        <w:t>Application</w:t>
      </w:r>
      <w:bookmarkEnd w:id="187"/>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4"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8" w:name="_Ref31188977"/>
      <w:bookmarkStart w:id="189" w:name="_Toc35948887"/>
      <w:r>
        <w:t>Data Mapping</w:t>
      </w:r>
      <w:bookmarkEnd w:id="188"/>
      <w:bookmarkEnd w:id="189"/>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 xml:space="preserve">The loop detector data was received in a simple, tabular format with the following column headings: WayID, Mean_Value_Max, Time, and Date. This data set was an excellent example of </w:t>
      </w:r>
      <w:r w:rsidRPr="00C8158E">
        <w:rPr>
          <w:rFonts w:asciiTheme="majorBidi" w:hAnsiTheme="majorBidi" w:cstheme="majorBidi"/>
        </w:rPr>
        <w:lastRenderedPageBreak/>
        <w:t>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5"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0" w:name="_Toc35948888"/>
      <w:r>
        <w:t>Future Work</w:t>
      </w:r>
      <w:bookmarkEnd w:id="190"/>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91" w:name="_Toc35948889"/>
      <w:r>
        <w:t>Integration with ArcGIS</w:t>
      </w:r>
      <w:bookmarkEnd w:id="191"/>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2" w:name="_Toc35948890"/>
      <w:r>
        <w:t>Initial Implementation</w:t>
      </w:r>
      <w:bookmarkEnd w:id="192"/>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6"/>
      </w:r>
      <w:r w:rsidR="00E47020">
        <w:rPr>
          <w:lang w:val="en-US" w:bidi="en-US"/>
        </w:rPr>
        <w:t xml:space="preserve"> and rdflib</w:t>
      </w:r>
      <w:r w:rsidR="00E47020">
        <w:rPr>
          <w:rStyle w:val="FootnoteReference"/>
          <w:lang w:val="en-US" w:bidi="en-US"/>
        </w:rPr>
        <w:footnoteReference w:id="27"/>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583207" cy="2769730"/>
                    </a:xfrm>
                    <a:prstGeom prst="rect">
                      <a:avLst/>
                    </a:prstGeom>
                  </pic:spPr>
                </pic:pic>
              </a:graphicData>
            </a:graphic>
          </wp:inline>
        </w:drawing>
      </w:r>
    </w:p>
    <w:p w14:paraId="0B707ED7" w14:textId="451CE5E5" w:rsidR="00E47020" w:rsidRPr="002439B1" w:rsidRDefault="00E47020" w:rsidP="00E47020">
      <w:pPr>
        <w:pStyle w:val="Caption"/>
      </w:pPr>
      <w:bookmarkStart w:id="193" w:name="_Ref31279945"/>
      <w:r>
        <w:t xml:space="preserve">Figure </w:t>
      </w:r>
      <w:r w:rsidR="001214EE">
        <w:fldChar w:fldCharType="begin"/>
      </w:r>
      <w:r w:rsidR="001214EE">
        <w:instrText xml:space="preserve"> SEQ Figure \* ARABIC </w:instrText>
      </w:r>
      <w:r w:rsidR="001214EE">
        <w:fldChar w:fldCharType="separate"/>
      </w:r>
      <w:r w:rsidR="003D53CD">
        <w:rPr>
          <w:noProof/>
        </w:rPr>
        <w:t>22</w:t>
      </w:r>
      <w:r w:rsidR="001214EE">
        <w:rPr>
          <w:noProof/>
        </w:rPr>
        <w:fldChar w:fldCharType="end"/>
      </w:r>
      <w:bookmarkEnd w:id="193"/>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4" w:name="_Toc35948891"/>
      <w:r>
        <w:lastRenderedPageBreak/>
        <w:t>Data Mapping</w:t>
      </w:r>
      <w:bookmarkEnd w:id="194"/>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7"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5" w:name="_Toc35948892"/>
      <w:r>
        <w:lastRenderedPageBreak/>
        <w:t>Future Work</w:t>
      </w:r>
      <w:bookmarkEnd w:id="195"/>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6" w:name="_Toc35948893"/>
      <w:r>
        <w:t>Workflows</w:t>
      </w:r>
      <w:bookmarkEnd w:id="196"/>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7" w:name="_Toc35948894"/>
      <w:r>
        <w:lastRenderedPageBreak/>
        <w:t>Data Mapping</w:t>
      </w:r>
      <w:bookmarkEnd w:id="197"/>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8"/>
      </w:r>
      <w:r w:rsidR="00053538">
        <w:t xml:space="preserve">. </w:t>
      </w:r>
      <w:r w:rsidR="00D62A38">
        <w:t xml:space="preserve"> </w:t>
      </w:r>
    </w:p>
    <w:p w14:paraId="2AEF121D" w14:textId="77777777" w:rsidR="0015597C" w:rsidRDefault="0015597C" w:rsidP="0015597C">
      <w:pPr>
        <w:pStyle w:val="Heading3"/>
      </w:pPr>
      <w:bookmarkStart w:id="198" w:name="_Toc35948895"/>
      <w:r>
        <w:t>Alternative approaches</w:t>
      </w:r>
      <w:bookmarkEnd w:id="198"/>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30"/>
      </w:r>
      <w:r>
        <w:t xml:space="preserve"> and Ontop</w:t>
      </w:r>
      <w:r w:rsidR="002F5FC7">
        <w:rPr>
          <w:rStyle w:val="FootnoteReference"/>
        </w:rPr>
        <w:footnoteReference w:id="31"/>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2"/>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w:t>
      </w:r>
      <w:r w:rsidRPr="009961A8">
        <w:rPr>
          <w:rFonts w:asciiTheme="majorBidi" w:hAnsiTheme="majorBidi" w:cstheme="majorBidi"/>
        </w:rPr>
        <w:lastRenderedPageBreak/>
        <w:t xml:space="preserve">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9" w:name="_Toc35948896"/>
      <w:r>
        <w:t>Basic data mapping/import workflow with Karma and Virtuoso</w:t>
      </w:r>
      <w:bookmarkEnd w:id="199"/>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lastRenderedPageBreak/>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0" w:name="_Toc35948897"/>
      <w:r>
        <w:t>Repeat</w:t>
      </w:r>
      <w:r w:rsidR="00177339">
        <w:t>ed</w:t>
      </w:r>
      <w:r>
        <w:t xml:space="preserve"> Data Mappings</w:t>
      </w:r>
      <w:bookmarkEnd w:id="200"/>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3"/>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01" w:name="_Toc35948898"/>
      <w:r>
        <w:rPr>
          <w:rFonts w:eastAsia="Times New Roman"/>
          <w:bdr w:val="none" w:sz="0" w:space="0" w:color="auto" w:frame="1"/>
          <w:lang w:eastAsia="en-CA"/>
        </w:rPr>
        <w:t>Offline Batch Mapping</w:t>
      </w:r>
      <w:bookmarkEnd w:id="201"/>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2" w:name="_Toc35948899"/>
      <w:r w:rsidR="00BC5E3C">
        <w:t>Data Storage</w:t>
      </w:r>
      <w:r w:rsidR="00512CBF">
        <w:t xml:space="preserve"> and Access</w:t>
      </w:r>
      <w:bookmarkEnd w:id="202"/>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3" w:name="_Toc35948900"/>
      <w:r>
        <w:t>Upload to triple</w:t>
      </w:r>
      <w:r w:rsidR="008A255C">
        <w:t xml:space="preserve"> </w:t>
      </w:r>
      <w:r>
        <w:t>store</w:t>
      </w:r>
      <w:bookmarkEnd w:id="203"/>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4" w:name="_Toc35948901"/>
      <w:r>
        <w:lastRenderedPageBreak/>
        <w:t>Ontology Documentation</w:t>
      </w:r>
      <w:bookmarkEnd w:id="204"/>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4"/>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9"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5" w:name="_Toc35948902"/>
      <w:r>
        <w:lastRenderedPageBreak/>
        <w:t>Ontology Versioning</w:t>
      </w:r>
      <w:bookmarkEnd w:id="205"/>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6" w:name="_Toc35948903"/>
      <w:r>
        <w:t xml:space="preserve">Versioning </w:t>
      </w:r>
      <w:r w:rsidR="003477E9">
        <w:t>Principles</w:t>
      </w:r>
      <w:bookmarkEnd w:id="206"/>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lastRenderedPageBreak/>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5"/>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7" w:name="_Toc35948904"/>
      <w:r w:rsidRPr="00243796">
        <w:t>Process</w:t>
      </w:r>
      <w:r>
        <w:t xml:space="preserve"> to Update Ontology-x.owl</w:t>
      </w:r>
      <w:bookmarkEnd w:id="207"/>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lastRenderedPageBreak/>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50"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6"/>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8" w:name="_Toc35948905"/>
      <w:r>
        <w:t>Versioning infrastructure</w:t>
      </w:r>
      <w:bookmarkEnd w:id="208"/>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7"/>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9" w:name="_Toc35948906"/>
      <w:r>
        <w:t>Future Work</w:t>
      </w:r>
      <w:bookmarkEnd w:id="160"/>
      <w:bookmarkEnd w:id="209"/>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 xml:space="preserve">presents one possible application where data could be stored and maintained with semantic information, formalized by the iCity TPSO, </w:t>
      </w:r>
      <w:r w:rsidR="00C72ED2">
        <w:lastRenderedPageBreak/>
        <w:t>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0F8A030A" w:rsidR="00D93E2F" w:rsidRP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3AEBE88D" w:rsidR="009C66BF" w:rsidRDefault="009C66BF" w:rsidP="00FA5179"/>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w:t>
      </w:r>
      <w:r w:rsidR="000501AD">
        <w:lastRenderedPageBreak/>
        <w:t xml:space="preserve">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492500"/>
                    </a:xfrm>
                    <a:prstGeom prst="rect">
                      <a:avLst/>
                    </a:prstGeom>
                  </pic:spPr>
                </pic:pic>
              </a:graphicData>
            </a:graphic>
          </wp:inline>
        </w:drawing>
      </w:r>
    </w:p>
    <w:p w14:paraId="4628D663" w14:textId="4F5E3544" w:rsidR="000501AD" w:rsidRPr="00C47299" w:rsidRDefault="000501AD" w:rsidP="000501AD">
      <w:pPr>
        <w:pStyle w:val="Caption"/>
        <w:rPr>
          <w:lang w:val="en-AU"/>
        </w:rPr>
      </w:pPr>
      <w:bookmarkStart w:id="210" w:name="_Ref35260224"/>
      <w:r>
        <w:t xml:space="preserve">Figure </w:t>
      </w:r>
      <w:r w:rsidR="001214EE">
        <w:fldChar w:fldCharType="begin"/>
      </w:r>
      <w:r w:rsidR="001214EE">
        <w:instrText xml:space="preserve"> SEQ Figure \* ARABIC </w:instrText>
      </w:r>
      <w:r w:rsidR="001214EE">
        <w:fldChar w:fldCharType="separate"/>
      </w:r>
      <w:r w:rsidR="003D53CD">
        <w:rPr>
          <w:noProof/>
        </w:rPr>
        <w:t>23</w:t>
      </w:r>
      <w:r w:rsidR="001214EE">
        <w:rPr>
          <w:noProof/>
        </w:rPr>
        <w:fldChar w:fldCharType="end"/>
      </w:r>
      <w:bookmarkEnd w:id="210"/>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8"/>
      </w:r>
      <w:r>
        <w:rPr>
          <w:lang w:bidi="en-US"/>
        </w:rPr>
        <w:t xml:space="preserve">: an online resource to facilitate discussion around the concepts and definitions to be included in a standard for city </w:t>
      </w:r>
      <w:r>
        <w:rPr>
          <w:lang w:bidi="en-US"/>
        </w:rPr>
        <w:lastRenderedPageBreak/>
        <w:t xml:space="preserve">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11" w:name="_Toc35948907"/>
      <w:r w:rsidRPr="00045329">
        <w:t>Acknowledgements</w:t>
      </w:r>
      <w:bookmarkEnd w:id="211"/>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2" w:name="_Toc35948908"/>
      <w:r>
        <w:lastRenderedPageBreak/>
        <w:t>References</w:t>
      </w:r>
      <w:bookmarkEnd w:id="212"/>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52"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2745202A" w14:textId="77777777" w:rsidR="00DE6FBD" w:rsidRPr="00DE6FBD" w:rsidRDefault="00BF257D" w:rsidP="00DE6FBD">
      <w:pPr>
        <w:pStyle w:val="EndNoteBibliography"/>
        <w:framePr w:wrap="around"/>
        <w:spacing w:after="0"/>
        <w:ind w:left="720" w:hanging="720"/>
        <w:rPr>
          <w:noProof/>
        </w:rPr>
      </w:pPr>
      <w:r>
        <w:fldChar w:fldCharType="begin"/>
      </w:r>
      <w:r>
        <w:instrText xml:space="preserve"> ADDIN EN.REFLIST </w:instrText>
      </w:r>
      <w:r>
        <w:fldChar w:fldCharType="separate"/>
      </w:r>
      <w:r w:rsidR="00DE6FBD" w:rsidRPr="00DE6FBD">
        <w:rPr>
          <w:noProof/>
        </w:rPr>
        <w:t>[1]</w:t>
      </w:r>
      <w:r w:rsidR="00DE6FBD" w:rsidRPr="00DE6FBD">
        <w:rPr>
          <w:noProof/>
        </w:rPr>
        <w:tab/>
        <w:t xml:space="preserve">E. J. Miller, "iCity: Urban Informatics for Sustainable Metropolitan Growth; A Proposal Funded by the Ontario Research Fund, Research Excellence, Round 7," University of Toronto Transportation Research Institute, 2014. </w:t>
      </w:r>
    </w:p>
    <w:p w14:paraId="0672FA61" w14:textId="77777777" w:rsidR="00DE6FBD" w:rsidRPr="00DE6FBD" w:rsidRDefault="00DE6FBD" w:rsidP="00DE6FBD">
      <w:pPr>
        <w:pStyle w:val="EndNoteBibliography"/>
        <w:framePr w:wrap="around"/>
        <w:spacing w:after="0"/>
        <w:ind w:left="720" w:hanging="720"/>
        <w:rPr>
          <w:noProof/>
        </w:rPr>
      </w:pPr>
      <w:r w:rsidRPr="00DE6FBD">
        <w:rPr>
          <w:noProof/>
        </w:rPr>
        <w:t>[2]</w:t>
      </w:r>
      <w:r w:rsidRPr="00DE6FBD">
        <w:rPr>
          <w:noProof/>
        </w:rPr>
        <w:tab/>
        <w:t xml:space="preserve">B. C. Grau, I. Horrocks, B. Motik, B. Parsia, P. Patel-Schneider, and U. Sattler, "OWL 2: The next step for OWL," </w:t>
      </w:r>
      <w:r w:rsidRPr="00DE6FBD">
        <w:rPr>
          <w:i/>
          <w:noProof/>
        </w:rPr>
        <w:t xml:space="preserve">Journal of Web Semantics, </w:t>
      </w:r>
      <w:r w:rsidRPr="00DE6FBD">
        <w:rPr>
          <w:noProof/>
        </w:rPr>
        <w:t>vol. 6, no. 4, pp. 309-322, 2008.</w:t>
      </w:r>
    </w:p>
    <w:p w14:paraId="504EF7E3" w14:textId="77777777" w:rsidR="00DE6FBD" w:rsidRPr="00DE6FBD" w:rsidRDefault="00DE6FBD" w:rsidP="00DE6FBD">
      <w:pPr>
        <w:pStyle w:val="EndNoteBibliography"/>
        <w:framePr w:wrap="around"/>
        <w:spacing w:after="0"/>
        <w:ind w:left="720" w:hanging="720"/>
        <w:rPr>
          <w:noProof/>
        </w:rPr>
      </w:pPr>
      <w:r w:rsidRPr="00DE6FBD">
        <w:rPr>
          <w:noProof/>
        </w:rPr>
        <w:t>[3]</w:t>
      </w:r>
      <w:r w:rsidRPr="00DE6FBD">
        <w:rPr>
          <w:noProof/>
        </w:rPr>
        <w:tab/>
        <w:t xml:space="preserve">E. J. Miller and P. A. Salvini, "The integrated land use, transportation, environment (ILUTE) microsimulation modelling system: Description and current status," </w:t>
      </w:r>
      <w:r w:rsidRPr="00DE6FBD">
        <w:rPr>
          <w:i/>
          <w:noProof/>
        </w:rPr>
        <w:t xml:space="preserve">Travel behaviour research: The leading edge, </w:t>
      </w:r>
      <w:r w:rsidRPr="00DE6FBD">
        <w:rPr>
          <w:noProof/>
        </w:rPr>
        <w:t>pp. 711-724, 2001.</w:t>
      </w:r>
    </w:p>
    <w:p w14:paraId="2340037D" w14:textId="77777777" w:rsidR="00DE6FBD" w:rsidRPr="00DE6FBD" w:rsidRDefault="00DE6FBD" w:rsidP="00DE6FBD">
      <w:pPr>
        <w:pStyle w:val="EndNoteBibliography"/>
        <w:framePr w:wrap="around"/>
        <w:spacing w:after="0"/>
        <w:ind w:left="720" w:hanging="720"/>
        <w:rPr>
          <w:noProof/>
        </w:rPr>
      </w:pPr>
      <w:r w:rsidRPr="00DE6FBD">
        <w:rPr>
          <w:noProof/>
        </w:rPr>
        <w:t>[4]</w:t>
      </w:r>
      <w:r w:rsidRPr="00DE6FBD">
        <w:rPr>
          <w:noProof/>
        </w:rPr>
        <w:tab/>
        <w:t>N. F. Noy and D. L. McGuinness, "Ontology development 101: A guide to creating your first ontology," ed: Stanford knowledge systems laboratory technical report KSL-01-05 and …, 2001.</w:t>
      </w:r>
    </w:p>
    <w:p w14:paraId="4E73BF89" w14:textId="77777777" w:rsidR="00DE6FBD" w:rsidRPr="00DE6FBD" w:rsidRDefault="00DE6FBD" w:rsidP="00DE6FBD">
      <w:pPr>
        <w:pStyle w:val="EndNoteBibliography"/>
        <w:framePr w:wrap="around"/>
        <w:spacing w:after="0"/>
        <w:ind w:left="720" w:hanging="720"/>
        <w:rPr>
          <w:noProof/>
        </w:rPr>
      </w:pPr>
      <w:r w:rsidRPr="00DE6FBD">
        <w:rPr>
          <w:noProof/>
        </w:rPr>
        <w:t>[5]</w:t>
      </w:r>
      <w:r w:rsidRPr="00DE6FBD">
        <w:rPr>
          <w:noProof/>
        </w:rPr>
        <w:tab/>
        <w:t xml:space="preserve">M. Uschold and M. Gruninger, "Ontologies: Principles, methods and applications," </w:t>
      </w:r>
      <w:r w:rsidRPr="00DE6FBD">
        <w:rPr>
          <w:i/>
          <w:noProof/>
        </w:rPr>
        <w:t xml:space="preserve">The knowledge engineering review, </w:t>
      </w:r>
      <w:r w:rsidRPr="00DE6FBD">
        <w:rPr>
          <w:noProof/>
        </w:rPr>
        <w:t>vol. 11, no. 2, pp. 93-136, 1996.</w:t>
      </w:r>
    </w:p>
    <w:p w14:paraId="1FBEAFD0" w14:textId="77777777" w:rsidR="00DE6FBD" w:rsidRPr="00DE6FBD" w:rsidRDefault="00DE6FBD" w:rsidP="00DE6FBD">
      <w:pPr>
        <w:pStyle w:val="EndNoteBibliography"/>
        <w:framePr w:wrap="around"/>
        <w:spacing w:after="0"/>
        <w:ind w:left="720" w:hanging="720"/>
        <w:rPr>
          <w:noProof/>
        </w:rPr>
      </w:pPr>
      <w:r w:rsidRPr="00DE6FBD">
        <w:rPr>
          <w:noProof/>
        </w:rPr>
        <w:t>[6]</w:t>
      </w:r>
      <w:r w:rsidRPr="00DE6FBD">
        <w:rPr>
          <w:noProof/>
        </w:rPr>
        <w:tab/>
        <w:t xml:space="preserve"> E. J. Miller, J. Vaughan, D. King, and M. Austin, "Implementation of a “next generation” activity-based travel demand model: the Toronto case," in </w:t>
      </w:r>
      <w:r w:rsidRPr="00DE6FBD">
        <w:rPr>
          <w:i/>
          <w:noProof/>
        </w:rPr>
        <w:t>Presentation at the Travel Demand Modelling and Traffic Simulation Session of the 2015 Conference of the Transportation Association of Canada</w:t>
      </w:r>
      <w:r w:rsidRPr="00DE6FBD">
        <w:rPr>
          <w:noProof/>
        </w:rPr>
        <w:t xml:space="preserve">, 2015. </w:t>
      </w:r>
    </w:p>
    <w:p w14:paraId="0F72F1E2" w14:textId="77777777" w:rsidR="00DE6FBD" w:rsidRPr="00DE6FBD" w:rsidRDefault="00DE6FBD" w:rsidP="00DE6FBD">
      <w:pPr>
        <w:pStyle w:val="EndNoteBibliography"/>
        <w:framePr w:wrap="around"/>
        <w:spacing w:after="0"/>
        <w:ind w:left="720" w:hanging="720"/>
        <w:rPr>
          <w:noProof/>
        </w:rPr>
      </w:pPr>
      <w:r w:rsidRPr="00DE6FBD">
        <w:rPr>
          <w:noProof/>
        </w:rPr>
        <w:t>[7]</w:t>
      </w:r>
      <w:r w:rsidRPr="00DE6FBD">
        <w:rPr>
          <w:noProof/>
        </w:rPr>
        <w:tab/>
        <w:t xml:space="preserve">M. Elshenawy, B. Abdulhai, and M. El-Darieby, "Towards a service-oriented cyber–physical systems of systems for smart city mobility applications," </w:t>
      </w:r>
      <w:r w:rsidRPr="00DE6FBD">
        <w:rPr>
          <w:i/>
          <w:noProof/>
        </w:rPr>
        <w:t xml:space="preserve">Future Generation Computer Systems, </w:t>
      </w:r>
      <w:r w:rsidRPr="00DE6FBD">
        <w:rPr>
          <w:noProof/>
        </w:rPr>
        <w:t>vol. 79, pp. 575-587, 2018.</w:t>
      </w:r>
    </w:p>
    <w:p w14:paraId="72893AAD" w14:textId="77777777" w:rsidR="00DE6FBD" w:rsidRPr="00DE6FBD" w:rsidRDefault="00DE6FBD" w:rsidP="00DE6FBD">
      <w:pPr>
        <w:pStyle w:val="EndNoteBibliography"/>
        <w:framePr w:wrap="around"/>
        <w:spacing w:after="0"/>
        <w:ind w:left="720" w:hanging="720"/>
        <w:rPr>
          <w:noProof/>
        </w:rPr>
      </w:pPr>
      <w:r w:rsidRPr="00DE6FBD">
        <w:rPr>
          <w:noProof/>
        </w:rPr>
        <w:t>[8]</w:t>
      </w:r>
      <w:r w:rsidRPr="00DE6FBD">
        <w:rPr>
          <w:noProof/>
        </w:rPr>
        <w:tab/>
        <w:t xml:space="preserve">R. C. Jackson, J. P. Balhoff, E. Douglass, N. L. Harris, C. J. Mungall, and J. A. Overton, "ROBOT: A Tool for Automating Ontology Workflows," </w:t>
      </w:r>
      <w:r w:rsidRPr="00DE6FBD">
        <w:rPr>
          <w:i/>
          <w:noProof/>
        </w:rPr>
        <w:t xml:space="preserve">BMC bioinformatics, </w:t>
      </w:r>
      <w:r w:rsidRPr="00DE6FBD">
        <w:rPr>
          <w:noProof/>
        </w:rPr>
        <w:t>vol. 20, no. 1, p. 407, 2019.</w:t>
      </w:r>
    </w:p>
    <w:p w14:paraId="53B5BFF4" w14:textId="77777777" w:rsidR="00DE6FBD" w:rsidRPr="00DE6FBD" w:rsidRDefault="00DE6FBD" w:rsidP="00DE6FBD">
      <w:pPr>
        <w:pStyle w:val="EndNoteBibliography"/>
        <w:framePr w:wrap="around"/>
        <w:spacing w:after="0"/>
        <w:ind w:left="720" w:hanging="720"/>
        <w:rPr>
          <w:noProof/>
        </w:rPr>
      </w:pPr>
      <w:r w:rsidRPr="00DE6FBD">
        <w:rPr>
          <w:noProof/>
        </w:rPr>
        <w:t>[9]</w:t>
      </w:r>
      <w:r w:rsidRPr="00DE6FBD">
        <w:rPr>
          <w:noProof/>
        </w:rPr>
        <w:tab/>
        <w:t xml:space="preserve">R. Battle and D. Kolas, "Linking geospatial data with GeoSPARQL," </w:t>
      </w:r>
      <w:r w:rsidRPr="00DE6FBD">
        <w:rPr>
          <w:i/>
          <w:noProof/>
        </w:rPr>
        <w:t xml:space="preserve">Semant Web J Interoperability, Usability, Appl. Accessed, </w:t>
      </w:r>
      <w:r w:rsidRPr="00DE6FBD">
        <w:rPr>
          <w:noProof/>
        </w:rPr>
        <w:t>vol. 24, 2011.</w:t>
      </w:r>
    </w:p>
    <w:p w14:paraId="3BC0EB21" w14:textId="7B8F1F6F" w:rsidR="00DE6FBD" w:rsidRPr="00DE6FBD" w:rsidRDefault="00DE6FBD" w:rsidP="00DE6FBD">
      <w:pPr>
        <w:pStyle w:val="EndNoteBibliography"/>
        <w:framePr w:wrap="around"/>
        <w:spacing w:after="0"/>
        <w:ind w:left="720" w:hanging="720"/>
        <w:rPr>
          <w:noProof/>
        </w:rPr>
      </w:pPr>
      <w:r w:rsidRPr="00DE6FBD">
        <w:rPr>
          <w:noProof/>
        </w:rPr>
        <w:t>[10]</w:t>
      </w:r>
      <w:r w:rsidRPr="00DE6FBD">
        <w:rPr>
          <w:noProof/>
        </w:rPr>
        <w:tab/>
      </w:r>
      <w:r w:rsidRPr="00DE6FBD">
        <w:rPr>
          <w:i/>
          <w:noProof/>
        </w:rPr>
        <w:t>Time Ontology in OWL</w:t>
      </w:r>
      <w:r w:rsidRPr="00DE6FBD">
        <w:rPr>
          <w:noProof/>
        </w:rPr>
        <w:t xml:space="preserve">, O. W3C, 2017. [Online]. Available: </w:t>
      </w:r>
      <w:hyperlink r:id="rId53" w:history="1">
        <w:r w:rsidRPr="00DE6FBD">
          <w:rPr>
            <w:rStyle w:val="Hyperlink"/>
            <w:noProof/>
          </w:rPr>
          <w:t>https://www.w3.org/TR/owl-time/</w:t>
        </w:r>
      </w:hyperlink>
    </w:p>
    <w:p w14:paraId="42B9CD4F" w14:textId="77777777" w:rsidR="00DE6FBD" w:rsidRPr="00DE6FBD" w:rsidRDefault="00DE6FBD" w:rsidP="00DE6FBD">
      <w:pPr>
        <w:pStyle w:val="EndNoteBibliography"/>
        <w:framePr w:wrap="around"/>
        <w:spacing w:after="0"/>
        <w:ind w:left="720" w:hanging="720"/>
        <w:rPr>
          <w:noProof/>
        </w:rPr>
      </w:pPr>
      <w:r w:rsidRPr="00DE6FBD">
        <w:rPr>
          <w:noProof/>
        </w:rPr>
        <w:t>[11]</w:t>
      </w:r>
      <w:r w:rsidRPr="00DE6FBD">
        <w:rPr>
          <w:noProof/>
        </w:rPr>
        <w:tab/>
        <w:t xml:space="preserve">J. R. Hobbs and F. Pan, "Time ontology in OWL," </w:t>
      </w:r>
      <w:r w:rsidRPr="00DE6FBD">
        <w:rPr>
          <w:i/>
          <w:noProof/>
        </w:rPr>
        <w:t xml:space="preserve">W3C working draft, </w:t>
      </w:r>
      <w:r w:rsidRPr="00DE6FBD">
        <w:rPr>
          <w:noProof/>
        </w:rPr>
        <w:t>vol. 27, p. 133, 2006.</w:t>
      </w:r>
    </w:p>
    <w:p w14:paraId="03626E2F" w14:textId="77777777" w:rsidR="00DE6FBD" w:rsidRPr="00DE6FBD" w:rsidRDefault="00DE6FBD" w:rsidP="00DE6FBD">
      <w:pPr>
        <w:pStyle w:val="EndNoteBibliography"/>
        <w:framePr w:wrap="around"/>
        <w:spacing w:after="0"/>
        <w:ind w:left="720" w:hanging="720"/>
        <w:rPr>
          <w:noProof/>
        </w:rPr>
      </w:pPr>
      <w:r w:rsidRPr="00DE6FBD">
        <w:rPr>
          <w:noProof/>
        </w:rPr>
        <w:t>[12]</w:t>
      </w:r>
      <w:r w:rsidRPr="00DE6FBD">
        <w:rPr>
          <w:noProof/>
        </w:rPr>
        <w:tab/>
        <w:t xml:space="preserve"> C. Welty, R. Fikes, and S. Makarios, "A reusable ontology for fluents in OWL," in </w:t>
      </w:r>
      <w:r w:rsidRPr="00DE6FBD">
        <w:rPr>
          <w:i/>
          <w:noProof/>
        </w:rPr>
        <w:t>FOIS</w:t>
      </w:r>
      <w:r w:rsidRPr="00DE6FBD">
        <w:rPr>
          <w:noProof/>
        </w:rPr>
        <w:t xml:space="preserve">, 2006, vol. 150, pp. 226-236. </w:t>
      </w:r>
    </w:p>
    <w:p w14:paraId="60B0B452" w14:textId="77777777" w:rsidR="00DE6FBD" w:rsidRPr="00DE6FBD" w:rsidRDefault="00DE6FBD" w:rsidP="00DE6FBD">
      <w:pPr>
        <w:pStyle w:val="EndNoteBibliography"/>
        <w:framePr w:wrap="around"/>
        <w:spacing w:after="0"/>
        <w:ind w:left="720" w:hanging="720"/>
        <w:rPr>
          <w:noProof/>
        </w:rPr>
      </w:pPr>
      <w:r w:rsidRPr="00DE6FBD">
        <w:rPr>
          <w:noProof/>
        </w:rPr>
        <w:t>[13]</w:t>
      </w:r>
      <w:r w:rsidRPr="00DE6FBD">
        <w:rPr>
          <w:noProof/>
        </w:rPr>
        <w:tab/>
        <w:t xml:space="preserve"> H.-U. Krieger, "Where temporal description logics fail: Representing temporally-changing relationships," in </w:t>
      </w:r>
      <w:r w:rsidRPr="00DE6FBD">
        <w:rPr>
          <w:i/>
          <w:noProof/>
        </w:rPr>
        <w:t>Annual Conference on Artificial Intelligence</w:t>
      </w:r>
      <w:r w:rsidRPr="00DE6FBD">
        <w:rPr>
          <w:noProof/>
        </w:rPr>
        <w:t xml:space="preserve">, 2008: Springer, pp. 249-257. </w:t>
      </w:r>
    </w:p>
    <w:p w14:paraId="5DE2B193" w14:textId="77777777" w:rsidR="00DE6FBD" w:rsidRPr="00DE6FBD" w:rsidRDefault="00DE6FBD" w:rsidP="00DE6FBD">
      <w:pPr>
        <w:pStyle w:val="EndNoteBibliography"/>
        <w:framePr w:wrap="around"/>
        <w:spacing w:after="0"/>
        <w:ind w:left="720" w:hanging="720"/>
        <w:rPr>
          <w:noProof/>
        </w:rPr>
      </w:pPr>
      <w:r w:rsidRPr="00DE6FBD">
        <w:rPr>
          <w:noProof/>
        </w:rPr>
        <w:t>[14]</w:t>
      </w:r>
      <w:r w:rsidRPr="00DE6FBD">
        <w:rPr>
          <w:noProof/>
        </w:rPr>
        <w:tab/>
        <w:t>M. Katsumi and M. Fox, "A Logical Design Pattern for Representing Change Over Time in OWL."</w:t>
      </w:r>
    </w:p>
    <w:p w14:paraId="0198BD63" w14:textId="77777777" w:rsidR="00DE6FBD" w:rsidRPr="00DE6FBD" w:rsidRDefault="00DE6FBD" w:rsidP="00DE6FBD">
      <w:pPr>
        <w:pStyle w:val="EndNoteBibliography"/>
        <w:framePr w:wrap="around"/>
        <w:spacing w:after="0"/>
        <w:ind w:left="720" w:hanging="720"/>
        <w:rPr>
          <w:noProof/>
        </w:rPr>
      </w:pPr>
      <w:r w:rsidRPr="00DE6FBD">
        <w:rPr>
          <w:noProof/>
        </w:rPr>
        <w:t>[15]</w:t>
      </w:r>
      <w:r w:rsidRPr="00DE6FBD">
        <w:rPr>
          <w:noProof/>
        </w:rPr>
        <w:tab/>
        <w:t>L. Obrst</w:t>
      </w:r>
      <w:r w:rsidRPr="00DE6FBD">
        <w:rPr>
          <w:i/>
          <w:noProof/>
        </w:rPr>
        <w:t xml:space="preserve"> et al.</w:t>
      </w:r>
      <w:r w:rsidRPr="00DE6FBD">
        <w:rPr>
          <w:noProof/>
        </w:rPr>
        <w:t xml:space="preserve">, "The 2006 Upper Ontology Summit Joint Communiqué," </w:t>
      </w:r>
      <w:r w:rsidRPr="00DE6FBD">
        <w:rPr>
          <w:i/>
          <w:noProof/>
        </w:rPr>
        <w:t xml:space="preserve">Applied Ontology, </w:t>
      </w:r>
      <w:r w:rsidRPr="00DE6FBD">
        <w:rPr>
          <w:noProof/>
        </w:rPr>
        <w:t>vol. 1, no. 2, pp. 203-211, 2006.</w:t>
      </w:r>
    </w:p>
    <w:p w14:paraId="0FDBE265" w14:textId="77777777" w:rsidR="00DE6FBD" w:rsidRPr="00DE6FBD" w:rsidRDefault="00DE6FBD" w:rsidP="00DE6FBD">
      <w:pPr>
        <w:pStyle w:val="EndNoteBibliography"/>
        <w:framePr w:wrap="around"/>
        <w:spacing w:after="0"/>
        <w:ind w:left="720" w:hanging="720"/>
        <w:rPr>
          <w:noProof/>
        </w:rPr>
      </w:pPr>
      <w:r w:rsidRPr="00DE6FBD">
        <w:rPr>
          <w:noProof/>
        </w:rPr>
        <w:t>[16]</w:t>
      </w:r>
      <w:r w:rsidRPr="00DE6FBD">
        <w:rPr>
          <w:noProof/>
        </w:rPr>
        <w:tab/>
        <w:t xml:space="preserve"> A. Gangemi, N. Guarino, C. Masolo, A. Oltramari, and L. Schneider, "Sweetening ontologies with DOLCE," in </w:t>
      </w:r>
      <w:r w:rsidRPr="00DE6FBD">
        <w:rPr>
          <w:i/>
          <w:noProof/>
        </w:rPr>
        <w:t>International Conference on Knowledge Engineering and Knowledge Management</w:t>
      </w:r>
      <w:r w:rsidRPr="00DE6FBD">
        <w:rPr>
          <w:noProof/>
        </w:rPr>
        <w:t xml:space="preserve">, 2002: Springer, pp. 166-181. </w:t>
      </w:r>
    </w:p>
    <w:p w14:paraId="1B0A48B3" w14:textId="77777777" w:rsidR="00DE6FBD" w:rsidRPr="00DE6FBD" w:rsidRDefault="00DE6FBD" w:rsidP="00DE6FBD">
      <w:pPr>
        <w:pStyle w:val="EndNoteBibliography"/>
        <w:framePr w:wrap="around"/>
        <w:spacing w:after="0"/>
        <w:ind w:left="720" w:hanging="720"/>
        <w:rPr>
          <w:noProof/>
        </w:rPr>
      </w:pPr>
      <w:r w:rsidRPr="00DE6FBD">
        <w:rPr>
          <w:noProof/>
        </w:rPr>
        <w:t>[17]</w:t>
      </w:r>
      <w:r w:rsidRPr="00DE6FBD">
        <w:rPr>
          <w:noProof/>
        </w:rPr>
        <w:tab/>
        <w:t xml:space="preserve">R. Arp, B. Smith, and A. D. Spear, </w:t>
      </w:r>
      <w:r w:rsidRPr="00DE6FBD">
        <w:rPr>
          <w:i/>
          <w:noProof/>
        </w:rPr>
        <w:t>Building ontologies with basic formal ontology</w:t>
      </w:r>
      <w:r w:rsidRPr="00DE6FBD">
        <w:rPr>
          <w:noProof/>
        </w:rPr>
        <w:t>. Mit Press, 2015.</w:t>
      </w:r>
    </w:p>
    <w:p w14:paraId="64C7AC6D" w14:textId="77777777" w:rsidR="00DE6FBD" w:rsidRPr="00DE6FBD" w:rsidRDefault="00DE6FBD" w:rsidP="00DE6FBD">
      <w:pPr>
        <w:pStyle w:val="EndNoteBibliography"/>
        <w:framePr w:wrap="around"/>
        <w:spacing w:after="0"/>
        <w:ind w:left="720" w:hanging="720"/>
        <w:rPr>
          <w:noProof/>
        </w:rPr>
      </w:pPr>
      <w:r w:rsidRPr="00DE6FBD">
        <w:rPr>
          <w:noProof/>
        </w:rPr>
        <w:t>[18]</w:t>
      </w:r>
      <w:r w:rsidRPr="00DE6FBD">
        <w:rPr>
          <w:noProof/>
        </w:rPr>
        <w:tab/>
        <w:t xml:space="preserve"> M. Katsumi and M. Fox, "Defining Activity Specifications in OWL," in </w:t>
      </w:r>
      <w:r w:rsidRPr="00DE6FBD">
        <w:rPr>
          <w:i/>
          <w:noProof/>
        </w:rPr>
        <w:t>WOP@ ISWC</w:t>
      </w:r>
      <w:r w:rsidRPr="00DE6FBD">
        <w:rPr>
          <w:noProof/>
        </w:rPr>
        <w:t xml:space="preserve">, 2017. </w:t>
      </w:r>
    </w:p>
    <w:p w14:paraId="5F01760F" w14:textId="77777777" w:rsidR="00DE6FBD" w:rsidRPr="00DE6FBD" w:rsidRDefault="00DE6FBD" w:rsidP="00DE6FBD">
      <w:pPr>
        <w:pStyle w:val="EndNoteBibliography"/>
        <w:framePr w:wrap="around"/>
        <w:spacing w:after="0"/>
        <w:ind w:left="720" w:hanging="720"/>
        <w:rPr>
          <w:noProof/>
        </w:rPr>
      </w:pPr>
      <w:r w:rsidRPr="00DE6FBD">
        <w:rPr>
          <w:noProof/>
        </w:rPr>
        <w:t>[19]</w:t>
      </w:r>
      <w:r w:rsidRPr="00DE6FBD">
        <w:rPr>
          <w:noProof/>
        </w:rPr>
        <w:tab/>
        <w:t>R. Kowalski and M. Sergot, "A logic-based calculus of events. NewGeneration Computing 4," ed, 1986.</w:t>
      </w:r>
    </w:p>
    <w:p w14:paraId="6875CB09" w14:textId="77777777" w:rsidR="00DE6FBD" w:rsidRPr="00DE6FBD" w:rsidRDefault="00DE6FBD" w:rsidP="00DE6FBD">
      <w:pPr>
        <w:pStyle w:val="EndNoteBibliography"/>
        <w:framePr w:wrap="around"/>
        <w:spacing w:after="0"/>
        <w:ind w:left="720" w:hanging="720"/>
        <w:rPr>
          <w:noProof/>
        </w:rPr>
      </w:pPr>
      <w:r w:rsidRPr="00DE6FBD">
        <w:rPr>
          <w:noProof/>
        </w:rPr>
        <w:t>[20]</w:t>
      </w:r>
      <w:r w:rsidRPr="00DE6FBD">
        <w:rPr>
          <w:noProof/>
        </w:rPr>
        <w:tab/>
        <w:t xml:space="preserve">M. S. Fox, "Constraint-Directed Search: A Case Study of Job-Shop Scheduling," CARNEGIE-MELLON UNIV PITTSBURGH PA ROBOTICS INST, 1983. </w:t>
      </w:r>
    </w:p>
    <w:p w14:paraId="14A69C5E" w14:textId="77777777" w:rsidR="00DE6FBD" w:rsidRPr="00DE6FBD" w:rsidRDefault="00DE6FBD" w:rsidP="00DE6FBD">
      <w:pPr>
        <w:pStyle w:val="EndNoteBibliography"/>
        <w:framePr w:wrap="around"/>
        <w:spacing w:after="0"/>
        <w:ind w:left="720" w:hanging="720"/>
        <w:rPr>
          <w:noProof/>
        </w:rPr>
      </w:pPr>
      <w:r w:rsidRPr="00DE6FBD">
        <w:rPr>
          <w:noProof/>
        </w:rPr>
        <w:t>[21]</w:t>
      </w:r>
      <w:r w:rsidRPr="00DE6FBD">
        <w:rPr>
          <w:noProof/>
        </w:rPr>
        <w:tab/>
        <w:t xml:space="preserve">A. Sathi, M. S. Fox, and M. Greenberg, "Representation of activity knowledge for project management," </w:t>
      </w:r>
      <w:r w:rsidRPr="00DE6FBD">
        <w:rPr>
          <w:i/>
          <w:noProof/>
        </w:rPr>
        <w:t xml:space="preserve">IEEE Transactions on pattern analysis and machine intelligence, </w:t>
      </w:r>
      <w:r w:rsidRPr="00DE6FBD">
        <w:rPr>
          <w:noProof/>
        </w:rPr>
        <w:t>no. 5, pp. 531-552, 1985.</w:t>
      </w:r>
    </w:p>
    <w:p w14:paraId="093F5D7A" w14:textId="77777777" w:rsidR="00DE6FBD" w:rsidRPr="00DE6FBD" w:rsidRDefault="00DE6FBD" w:rsidP="00DE6FBD">
      <w:pPr>
        <w:pStyle w:val="EndNoteBibliography"/>
        <w:framePr w:wrap="around"/>
        <w:spacing w:after="0"/>
        <w:ind w:left="720" w:hanging="720"/>
        <w:rPr>
          <w:noProof/>
        </w:rPr>
      </w:pPr>
      <w:r w:rsidRPr="00DE6FBD">
        <w:rPr>
          <w:noProof/>
        </w:rPr>
        <w:t>[22]</w:t>
      </w:r>
      <w:r w:rsidRPr="00DE6FBD">
        <w:rPr>
          <w:noProof/>
        </w:rPr>
        <w:tab/>
        <w:t xml:space="preserve">M. S. Fox and M. Gruninger, "Enterprise modeling," </w:t>
      </w:r>
      <w:r w:rsidRPr="00DE6FBD">
        <w:rPr>
          <w:i/>
          <w:noProof/>
        </w:rPr>
        <w:t xml:space="preserve">AI magazine, </w:t>
      </w:r>
      <w:r w:rsidRPr="00DE6FBD">
        <w:rPr>
          <w:noProof/>
        </w:rPr>
        <w:t>vol. 19, no. 3, pp. 109-109, 1998.</w:t>
      </w:r>
    </w:p>
    <w:p w14:paraId="071DF1BF" w14:textId="77777777" w:rsidR="00DE6FBD" w:rsidRPr="00DE6FBD" w:rsidRDefault="00DE6FBD" w:rsidP="00DE6FBD">
      <w:pPr>
        <w:pStyle w:val="EndNoteBibliography"/>
        <w:framePr w:wrap="around"/>
        <w:spacing w:after="0"/>
        <w:ind w:left="720" w:hanging="720"/>
        <w:rPr>
          <w:noProof/>
        </w:rPr>
      </w:pPr>
      <w:r w:rsidRPr="00DE6FBD">
        <w:rPr>
          <w:noProof/>
        </w:rPr>
        <w:t>[23]</w:t>
      </w:r>
      <w:r w:rsidRPr="00DE6FBD">
        <w:rPr>
          <w:noProof/>
        </w:rPr>
        <w:tab/>
        <w:t xml:space="preserve">M. Grüninger, "Using the PSL ontology," in </w:t>
      </w:r>
      <w:r w:rsidRPr="00DE6FBD">
        <w:rPr>
          <w:i/>
          <w:noProof/>
        </w:rPr>
        <w:t>Handbook on Ontologies</w:t>
      </w:r>
      <w:r w:rsidRPr="00DE6FBD">
        <w:rPr>
          <w:noProof/>
        </w:rPr>
        <w:t>: Springer, 2009, pp. 423-443.</w:t>
      </w:r>
    </w:p>
    <w:p w14:paraId="1BF9F0E4" w14:textId="77777777" w:rsidR="00DE6FBD" w:rsidRPr="00DE6FBD" w:rsidRDefault="00DE6FBD" w:rsidP="00DE6FBD">
      <w:pPr>
        <w:pStyle w:val="EndNoteBibliography"/>
        <w:framePr w:wrap="around"/>
        <w:spacing w:after="0"/>
        <w:ind w:left="720" w:hanging="720"/>
        <w:rPr>
          <w:noProof/>
        </w:rPr>
      </w:pPr>
      <w:r w:rsidRPr="00DE6FBD">
        <w:rPr>
          <w:noProof/>
        </w:rPr>
        <w:t>[24]</w:t>
      </w:r>
      <w:r w:rsidRPr="00DE6FBD">
        <w:rPr>
          <w:noProof/>
        </w:rPr>
        <w:tab/>
        <w:t xml:space="preserve">M. S. Fox, "A foundation ontology for global city indicators," </w:t>
      </w:r>
      <w:r w:rsidRPr="00DE6FBD">
        <w:rPr>
          <w:i/>
          <w:noProof/>
        </w:rPr>
        <w:t xml:space="preserve">University of Toronto, Toronto, Global Cities Institute, </w:t>
      </w:r>
      <w:r w:rsidRPr="00DE6FBD">
        <w:rPr>
          <w:noProof/>
        </w:rPr>
        <w:t>2013.</w:t>
      </w:r>
    </w:p>
    <w:p w14:paraId="3B497307" w14:textId="77777777" w:rsidR="00DE6FBD" w:rsidRPr="00DE6FBD" w:rsidRDefault="00DE6FBD" w:rsidP="00DE6FBD">
      <w:pPr>
        <w:pStyle w:val="EndNoteBibliography"/>
        <w:framePr w:wrap="around"/>
        <w:spacing w:after="0"/>
        <w:ind w:left="720" w:hanging="720"/>
        <w:rPr>
          <w:noProof/>
        </w:rPr>
      </w:pPr>
      <w:r w:rsidRPr="00DE6FBD">
        <w:rPr>
          <w:noProof/>
        </w:rPr>
        <w:t>[25]</w:t>
      </w:r>
      <w:r w:rsidRPr="00DE6FBD">
        <w:rPr>
          <w:noProof/>
        </w:rPr>
        <w:tab/>
        <w:t xml:space="preserve"> F. G. Fadel, M. S. Fox, and M. Gruninger, "A generic enterprise resource ontology," in </w:t>
      </w:r>
      <w:r w:rsidRPr="00DE6FBD">
        <w:rPr>
          <w:i/>
          <w:noProof/>
        </w:rPr>
        <w:t>Proceedings of 3rd IEEE Workshop on Enabling Technologies: Infrastructure for Collaborative Enterprises</w:t>
      </w:r>
      <w:r w:rsidRPr="00DE6FBD">
        <w:rPr>
          <w:noProof/>
        </w:rPr>
        <w:t xml:space="preserve">, 1994: IEEE, pp. 117-128. </w:t>
      </w:r>
    </w:p>
    <w:p w14:paraId="4DD3F632" w14:textId="77777777" w:rsidR="00DE6FBD" w:rsidRPr="00DE6FBD" w:rsidRDefault="00DE6FBD" w:rsidP="00DE6FBD">
      <w:pPr>
        <w:pStyle w:val="EndNoteBibliography"/>
        <w:framePr w:wrap="around"/>
        <w:spacing w:after="0"/>
        <w:ind w:left="720" w:hanging="720"/>
        <w:rPr>
          <w:noProof/>
        </w:rPr>
      </w:pPr>
      <w:r w:rsidRPr="00DE6FBD">
        <w:rPr>
          <w:noProof/>
        </w:rPr>
        <w:t>[26]</w:t>
      </w:r>
      <w:r w:rsidRPr="00DE6FBD">
        <w:rPr>
          <w:noProof/>
        </w:rPr>
        <w:tab/>
        <w:t xml:space="preserve"> T. Bittner and M. Donnelly, "Computational ontologies of parthood, componenthood, and containment," in </w:t>
      </w:r>
      <w:r w:rsidRPr="00DE6FBD">
        <w:rPr>
          <w:i/>
          <w:noProof/>
        </w:rPr>
        <w:t>International Joint Conference on Artificial Intelligence</w:t>
      </w:r>
      <w:r w:rsidRPr="00DE6FBD">
        <w:rPr>
          <w:noProof/>
        </w:rPr>
        <w:t xml:space="preserve">, 2005, vol. 19: Citeseer, p. 382. </w:t>
      </w:r>
    </w:p>
    <w:p w14:paraId="1738B67D" w14:textId="3630C591" w:rsidR="00DE6FBD" w:rsidRPr="00DE6FBD" w:rsidRDefault="00DE6FBD" w:rsidP="00DE6FBD">
      <w:pPr>
        <w:pStyle w:val="EndNoteBibliography"/>
        <w:framePr w:wrap="around"/>
        <w:spacing w:after="0"/>
        <w:ind w:left="720" w:hanging="720"/>
        <w:rPr>
          <w:noProof/>
        </w:rPr>
      </w:pPr>
      <w:r w:rsidRPr="00DE6FBD">
        <w:rPr>
          <w:noProof/>
        </w:rPr>
        <w:t>[27]</w:t>
      </w:r>
      <w:r w:rsidRPr="00DE6FBD">
        <w:rPr>
          <w:noProof/>
        </w:rPr>
        <w:tab/>
        <w:t>A. Rector and C. Welty, "Simple Part–Whole Relations in OWL–W3C Editor’s Draft 11 Aug 2005," ed: W3C (</w:t>
      </w:r>
      <w:hyperlink r:id="rId54" w:history="1">
        <w:r w:rsidRPr="00DE6FBD">
          <w:rPr>
            <w:rStyle w:val="Hyperlink"/>
            <w:noProof/>
          </w:rPr>
          <w:t>http://www</w:t>
        </w:r>
      </w:hyperlink>
      <w:r w:rsidRPr="00DE6FBD">
        <w:rPr>
          <w:noProof/>
        </w:rPr>
        <w:t>. w3. org/2001/sw/BestPractices/OEP/SimplePartW-hole/), 2005.</w:t>
      </w:r>
    </w:p>
    <w:p w14:paraId="05DDDA9A" w14:textId="77777777" w:rsidR="00DE6FBD" w:rsidRPr="00DE6FBD" w:rsidRDefault="00DE6FBD" w:rsidP="00DE6FBD">
      <w:pPr>
        <w:pStyle w:val="EndNoteBibliography"/>
        <w:framePr w:wrap="around"/>
        <w:spacing w:after="0"/>
        <w:ind w:left="720" w:hanging="720"/>
        <w:rPr>
          <w:noProof/>
        </w:rPr>
      </w:pPr>
      <w:r w:rsidRPr="00DE6FBD">
        <w:rPr>
          <w:noProof/>
        </w:rPr>
        <w:t>[28]</w:t>
      </w:r>
      <w:r w:rsidRPr="00DE6FBD">
        <w:rPr>
          <w:noProof/>
        </w:rPr>
        <w:tab/>
        <w:t xml:space="preserve"> Y. Ru and M. Gruninger, "Parts Unknown: Mereologies for Solid Physical Objects," in </w:t>
      </w:r>
      <w:r w:rsidRPr="00DE6FBD">
        <w:rPr>
          <w:i/>
          <w:noProof/>
        </w:rPr>
        <w:t>JOWO</w:t>
      </w:r>
      <w:r w:rsidRPr="00DE6FBD">
        <w:rPr>
          <w:noProof/>
        </w:rPr>
        <w:t xml:space="preserve">, 2017. </w:t>
      </w:r>
    </w:p>
    <w:p w14:paraId="0FFCC62F" w14:textId="77777777" w:rsidR="00DE6FBD" w:rsidRPr="00DE6FBD" w:rsidRDefault="00DE6FBD" w:rsidP="00DE6FBD">
      <w:pPr>
        <w:pStyle w:val="EndNoteBibliography"/>
        <w:framePr w:wrap="around"/>
        <w:spacing w:after="0"/>
        <w:ind w:left="720" w:hanging="720"/>
        <w:rPr>
          <w:noProof/>
        </w:rPr>
      </w:pPr>
      <w:r w:rsidRPr="00DE6FBD">
        <w:rPr>
          <w:noProof/>
        </w:rPr>
        <w:t>[29]</w:t>
      </w:r>
      <w:r w:rsidRPr="00DE6FBD">
        <w:rPr>
          <w:noProof/>
        </w:rPr>
        <w:tab/>
        <w:t xml:space="preserve">H. Rijgersberg, M. Van Assem, and J. Top, "Ontology of units of measure and related concepts," </w:t>
      </w:r>
      <w:r w:rsidRPr="00DE6FBD">
        <w:rPr>
          <w:i/>
          <w:noProof/>
        </w:rPr>
        <w:t xml:space="preserve">Semantic Web, </w:t>
      </w:r>
      <w:r w:rsidRPr="00DE6FBD">
        <w:rPr>
          <w:noProof/>
        </w:rPr>
        <w:t>vol. 4, no. 1, pp. 3-13, 2013.</w:t>
      </w:r>
    </w:p>
    <w:p w14:paraId="2A9BB91C" w14:textId="77777777" w:rsidR="00DE6FBD" w:rsidRPr="00DE6FBD" w:rsidRDefault="00DE6FBD" w:rsidP="00DE6FBD">
      <w:pPr>
        <w:pStyle w:val="EndNoteBibliography"/>
        <w:framePr w:wrap="around"/>
        <w:spacing w:after="0"/>
        <w:ind w:left="720" w:hanging="720"/>
        <w:rPr>
          <w:noProof/>
        </w:rPr>
      </w:pPr>
      <w:r w:rsidRPr="00DE6FBD">
        <w:rPr>
          <w:noProof/>
        </w:rPr>
        <w:t>[30]</w:t>
      </w:r>
      <w:r w:rsidRPr="00DE6FBD">
        <w:rPr>
          <w:noProof/>
        </w:rPr>
        <w:tab/>
        <w:t xml:space="preserve"> M. S. Fox, M. Barbuceanu, and M. Gruninger, "An organisation ontology for enterprise modelling: preliminary concepts for linking structure and behaviour," in </w:t>
      </w:r>
      <w:r w:rsidRPr="00DE6FBD">
        <w:rPr>
          <w:i/>
          <w:noProof/>
        </w:rPr>
        <w:t>Proceedings 4th IEEE Workshop on Enabling Technologies: Infrastructure for Collaborative Enterprises (WET ICE'95)</w:t>
      </w:r>
      <w:r w:rsidRPr="00DE6FBD">
        <w:rPr>
          <w:noProof/>
        </w:rPr>
        <w:t xml:space="preserve">, 1995: IEEE, pp. 71-81. </w:t>
      </w:r>
    </w:p>
    <w:p w14:paraId="66DDAFEE" w14:textId="77777777" w:rsidR="00DE6FBD" w:rsidRPr="00DE6FBD" w:rsidRDefault="00DE6FBD" w:rsidP="00DE6FBD">
      <w:pPr>
        <w:pStyle w:val="EndNoteBibliography"/>
        <w:framePr w:wrap="around"/>
        <w:spacing w:after="0"/>
        <w:ind w:left="720" w:hanging="720"/>
        <w:rPr>
          <w:noProof/>
        </w:rPr>
      </w:pPr>
      <w:r w:rsidRPr="00DE6FBD">
        <w:rPr>
          <w:noProof/>
        </w:rPr>
        <w:t>[31]</w:t>
      </w:r>
      <w:r w:rsidRPr="00DE6FBD">
        <w:rPr>
          <w:noProof/>
        </w:rPr>
        <w:tab/>
        <w:t>B. Lorenz, H. J. Ohlbach, and L. Yang, "Ontology of transportation networks," 2005.</w:t>
      </w:r>
    </w:p>
    <w:p w14:paraId="2CAE406B" w14:textId="5BC68FD8" w:rsidR="00DE6FBD" w:rsidRPr="00DE6FBD" w:rsidRDefault="00DE6FBD" w:rsidP="00DE6FBD">
      <w:pPr>
        <w:pStyle w:val="EndNoteBibliography"/>
        <w:framePr w:wrap="around"/>
        <w:spacing w:after="0"/>
        <w:ind w:left="720" w:hanging="720"/>
        <w:rPr>
          <w:noProof/>
        </w:rPr>
      </w:pPr>
      <w:r w:rsidRPr="00DE6FBD">
        <w:rPr>
          <w:noProof/>
        </w:rPr>
        <w:t>[32]</w:t>
      </w:r>
      <w:r w:rsidRPr="00DE6FBD">
        <w:rPr>
          <w:noProof/>
        </w:rPr>
        <w:tab/>
        <w:t xml:space="preserve">S. Cox, A. Cuthbert, R. Lake, and R. Martell, "Geography markup language (GML) 2.0," </w:t>
      </w:r>
      <w:r w:rsidRPr="00DE6FBD">
        <w:rPr>
          <w:i/>
          <w:noProof/>
        </w:rPr>
        <w:t xml:space="preserve">URL: </w:t>
      </w:r>
      <w:hyperlink r:id="rId55" w:history="1">
        <w:r w:rsidRPr="00DE6FBD">
          <w:rPr>
            <w:rStyle w:val="Hyperlink"/>
            <w:i/>
            <w:noProof/>
          </w:rPr>
          <w:t>http://www</w:t>
        </w:r>
      </w:hyperlink>
      <w:r w:rsidRPr="00DE6FBD">
        <w:rPr>
          <w:i/>
          <w:noProof/>
        </w:rPr>
        <w:t xml:space="preserve">. opengis. net/gml/01-029/GML2. html, </w:t>
      </w:r>
      <w:r w:rsidRPr="00DE6FBD">
        <w:rPr>
          <w:noProof/>
        </w:rPr>
        <w:t>2001.</w:t>
      </w:r>
    </w:p>
    <w:p w14:paraId="34BBDA66" w14:textId="77777777" w:rsidR="00DE6FBD" w:rsidRPr="00DE6FBD" w:rsidRDefault="00DE6FBD" w:rsidP="00DE6FBD">
      <w:pPr>
        <w:pStyle w:val="EndNoteBibliography"/>
        <w:framePr w:wrap="around"/>
        <w:spacing w:after="0"/>
        <w:ind w:left="720" w:hanging="720"/>
        <w:rPr>
          <w:noProof/>
        </w:rPr>
      </w:pPr>
      <w:r w:rsidRPr="00DE6FBD">
        <w:rPr>
          <w:noProof/>
        </w:rPr>
        <w:t>[33]</w:t>
      </w:r>
      <w:r w:rsidRPr="00DE6FBD">
        <w:rPr>
          <w:noProof/>
        </w:rPr>
        <w:tab/>
        <w:t xml:space="preserve">N. Montenegro, J. C. Gomes, P. Urbano, and J. P. Duarte, "A land use planning ontology: LBCS," </w:t>
      </w:r>
      <w:r w:rsidRPr="00DE6FBD">
        <w:rPr>
          <w:i/>
          <w:noProof/>
        </w:rPr>
        <w:t xml:space="preserve">Future Internet, </w:t>
      </w:r>
      <w:r w:rsidRPr="00DE6FBD">
        <w:rPr>
          <w:noProof/>
        </w:rPr>
        <w:t>vol. 4, no. 1, pp. 65-82, 2012.</w:t>
      </w:r>
    </w:p>
    <w:p w14:paraId="56E9B56B" w14:textId="77777777" w:rsidR="00DE6FBD" w:rsidRPr="00DE6FBD" w:rsidRDefault="00DE6FBD" w:rsidP="00DE6FBD">
      <w:pPr>
        <w:pStyle w:val="EndNoteBibliography"/>
        <w:framePr w:wrap="around"/>
        <w:spacing w:after="0"/>
        <w:ind w:left="720" w:hanging="720"/>
        <w:rPr>
          <w:noProof/>
        </w:rPr>
      </w:pPr>
      <w:r w:rsidRPr="00DE6FBD">
        <w:rPr>
          <w:noProof/>
        </w:rPr>
        <w:t>[34]</w:t>
      </w:r>
      <w:r w:rsidRPr="00DE6FBD">
        <w:rPr>
          <w:noProof/>
        </w:rPr>
        <w:tab/>
        <w:t>S. Das, S. Sundara, and R. Cyganiak, "R2RML: RDB to RDF Mapping Language. W3C Recommendation (2012)," ed, 2016.</w:t>
      </w:r>
    </w:p>
    <w:p w14:paraId="12FE9B86" w14:textId="77777777" w:rsidR="00DE6FBD" w:rsidRPr="00DE6FBD" w:rsidRDefault="00DE6FBD" w:rsidP="00DE6FBD">
      <w:pPr>
        <w:pStyle w:val="EndNoteBibliography"/>
        <w:framePr w:wrap="around"/>
        <w:spacing w:after="0"/>
        <w:ind w:left="720" w:hanging="720"/>
        <w:rPr>
          <w:noProof/>
        </w:rPr>
      </w:pPr>
      <w:r w:rsidRPr="00DE6FBD">
        <w:rPr>
          <w:noProof/>
        </w:rPr>
        <w:t>[35]</w:t>
      </w:r>
      <w:r w:rsidRPr="00DE6FBD">
        <w:rPr>
          <w:noProof/>
        </w:rPr>
        <w:tab/>
        <w:t xml:space="preserve">C. A. Knoblock and P. Szekely, "Exploiting Semantics for Big Data Integration," </w:t>
      </w:r>
      <w:r w:rsidRPr="00DE6FBD">
        <w:rPr>
          <w:i/>
          <w:noProof/>
        </w:rPr>
        <w:t xml:space="preserve">AI Magazine, </w:t>
      </w:r>
      <w:r w:rsidRPr="00DE6FBD">
        <w:rPr>
          <w:noProof/>
        </w:rPr>
        <w:t>vol. 36, no. 1, 2015.</w:t>
      </w:r>
    </w:p>
    <w:p w14:paraId="1CC68A44" w14:textId="77777777" w:rsidR="00DE6FBD" w:rsidRPr="00DE6FBD" w:rsidRDefault="00DE6FBD" w:rsidP="00DE6FBD">
      <w:pPr>
        <w:pStyle w:val="EndNoteBibliography"/>
        <w:framePr w:wrap="around"/>
        <w:spacing w:after="0"/>
        <w:ind w:left="720" w:hanging="720"/>
        <w:rPr>
          <w:noProof/>
        </w:rPr>
      </w:pPr>
      <w:r w:rsidRPr="00DE6FBD">
        <w:rPr>
          <w:noProof/>
        </w:rPr>
        <w:t>[36]</w:t>
      </w:r>
      <w:r w:rsidRPr="00DE6FBD">
        <w:rPr>
          <w:noProof/>
        </w:rPr>
        <w:tab/>
        <w:t xml:space="preserve"> H. K. Bayanouni, Megan  El-Darieby,   Mohamed  Abdulhai,   Baher  Fox, Mark S., "Semantically-enabled data integration for Transportation Systems," in </w:t>
      </w:r>
      <w:r w:rsidRPr="00DE6FBD">
        <w:rPr>
          <w:i/>
          <w:noProof/>
        </w:rPr>
        <w:t>To appear in: 55th Canadian Transportation Research Forum (CTRF) Annual Conference</w:t>
      </w:r>
      <w:r w:rsidRPr="00DE6FBD">
        <w:rPr>
          <w:noProof/>
        </w:rPr>
        <w:t xml:space="preserve">, Montreal, Canada, 2020. </w:t>
      </w:r>
    </w:p>
    <w:p w14:paraId="75176AE0" w14:textId="77777777" w:rsidR="00DE6FBD" w:rsidRPr="00DE6FBD" w:rsidRDefault="00DE6FBD" w:rsidP="00DE6FBD">
      <w:pPr>
        <w:pStyle w:val="EndNoteBibliography"/>
        <w:framePr w:wrap="around"/>
        <w:spacing w:after="0"/>
        <w:ind w:left="720" w:hanging="720"/>
        <w:rPr>
          <w:noProof/>
        </w:rPr>
      </w:pPr>
      <w:r w:rsidRPr="00DE6FBD">
        <w:rPr>
          <w:noProof/>
        </w:rPr>
        <w:t>[37]</w:t>
      </w:r>
      <w:r w:rsidRPr="00DE6FBD">
        <w:rPr>
          <w:noProof/>
        </w:rPr>
        <w:tab/>
        <w:t>G. Xiao</w:t>
      </w:r>
      <w:r w:rsidRPr="00DE6FBD">
        <w:rPr>
          <w:i/>
          <w:noProof/>
        </w:rPr>
        <w:t xml:space="preserve"> et al.</w:t>
      </w:r>
      <w:r w:rsidRPr="00DE6FBD">
        <w:rPr>
          <w:noProof/>
        </w:rPr>
        <w:t>, "Ontology-based data access: A survey," IJCAI Organization, 2018.</w:t>
      </w:r>
    </w:p>
    <w:p w14:paraId="31C23753" w14:textId="77777777" w:rsidR="00DE6FBD" w:rsidRPr="00DE6FBD" w:rsidRDefault="00DE6FBD" w:rsidP="00DE6FBD">
      <w:pPr>
        <w:pStyle w:val="EndNoteBibliography"/>
        <w:framePr w:wrap="around"/>
        <w:spacing w:after="0"/>
        <w:ind w:left="720" w:hanging="720"/>
        <w:rPr>
          <w:noProof/>
        </w:rPr>
      </w:pPr>
      <w:r w:rsidRPr="00DE6FBD">
        <w:rPr>
          <w:noProof/>
        </w:rPr>
        <w:t>[38]</w:t>
      </w:r>
      <w:r w:rsidRPr="00DE6FBD">
        <w:rPr>
          <w:noProof/>
        </w:rPr>
        <w:tab/>
        <w:t xml:space="preserve"> D. Garijo, "WIDOCO: a wizard for documenting ontologies," in </w:t>
      </w:r>
      <w:r w:rsidRPr="00DE6FBD">
        <w:rPr>
          <w:i/>
          <w:noProof/>
        </w:rPr>
        <w:t>International Semantic Web Conference</w:t>
      </w:r>
      <w:r w:rsidRPr="00DE6FBD">
        <w:rPr>
          <w:noProof/>
        </w:rPr>
        <w:t xml:space="preserve">, 2017: Springer, pp. 94-102. </w:t>
      </w:r>
    </w:p>
    <w:p w14:paraId="348FC8C3" w14:textId="77777777" w:rsidR="00DE6FBD" w:rsidRPr="00DE6FBD" w:rsidRDefault="00DE6FBD" w:rsidP="00DE6FBD">
      <w:pPr>
        <w:pStyle w:val="EndNoteBibliography"/>
        <w:framePr w:wrap="around"/>
        <w:ind w:left="720" w:hanging="720"/>
        <w:rPr>
          <w:noProof/>
        </w:rPr>
      </w:pPr>
      <w:r w:rsidRPr="00DE6FBD">
        <w:rPr>
          <w:noProof/>
        </w:rPr>
        <w:t>[39]</w:t>
      </w:r>
      <w:r w:rsidRPr="00DE6FBD">
        <w:rPr>
          <w:noProof/>
        </w:rPr>
        <w:tab/>
        <w:t>L. Xiao, "Transformation and Annotation of Crowd-Sourced open data into the Global Urban Data Repository," 2018.</w:t>
      </w:r>
    </w:p>
    <w:p w14:paraId="0A9E8737" w14:textId="3216ED06" w:rsidR="00DE663F" w:rsidRDefault="00BF257D" w:rsidP="008C7F3C">
      <w:pPr>
        <w:pStyle w:val="Heading1"/>
        <w:numPr>
          <w:ilvl w:val="0"/>
          <w:numId w:val="63"/>
        </w:numPr>
      </w:pPr>
      <w:r>
        <w:lastRenderedPageBreak/>
        <w:fldChar w:fldCharType="end"/>
      </w:r>
      <w:bookmarkStart w:id="213" w:name="_Ref32405146"/>
      <w:bookmarkStart w:id="214" w:name="_Toc35948909"/>
      <w:r w:rsidR="00DE663F">
        <w:t>TASHA Data Mapping</w:t>
      </w:r>
      <w:bookmarkEnd w:id="213"/>
      <w:bookmarkEnd w:id="214"/>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5" w:name="_Toc35948910"/>
      <w:r>
        <w:t>Mapping</w:t>
      </w:r>
      <w:bookmarkEnd w:id="215"/>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6" w:name="_Toc35948911"/>
      <w:r>
        <w:t>Simulation Metadata</w:t>
      </w:r>
      <w:bookmarkEnd w:id="216"/>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7" w:name="_Toc35948912"/>
      <w:r>
        <w:t>Mississauga Zones</w:t>
      </w:r>
      <w:bookmarkEnd w:id="217"/>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8" w:name="_Toc35948913"/>
      <w:r>
        <w:t>persons.csv</w:t>
      </w:r>
      <w:bookmarkEnd w:id="218"/>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6" w:history="1">
        <w:r w:rsidRPr="00E079EA">
          <w:rPr>
            <w:rStyle w:val="Hyperlink"/>
          </w:rPr>
          <w:t>http://ontology.eil.utoronto.ca/icity/Organization/FullTimeRegEmployee</w:t>
        </w:r>
      </w:hyperlink>
      <w:r>
        <w:br/>
      </w:r>
      <w:hyperlink r:id="rId57" w:history="1">
        <w:r w:rsidRPr="00E079EA">
          <w:rPr>
            <w:rStyle w:val="Hyperlink"/>
          </w:rPr>
          <w:t>http://ontology.eil.utoronto.ca/icity/Organization/FullTimeHomeEmployee</w:t>
        </w:r>
      </w:hyperlink>
      <w:r>
        <w:br/>
      </w:r>
      <w:hyperlink r:id="rId58" w:history="1">
        <w:r w:rsidRPr="00E079EA">
          <w:rPr>
            <w:rStyle w:val="Hyperlink"/>
          </w:rPr>
          <w:t>http://ontology.eil.utoronto.ca/icity/Organization/PartTimeRegEmployee</w:t>
        </w:r>
      </w:hyperlink>
      <w:r>
        <w:br/>
      </w:r>
      <w:hyperlink r:id="rId59"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9"/>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60"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9" w:name="_Toc35948914"/>
      <w:r>
        <w:t>trips.csv</w:t>
      </w:r>
      <w:bookmarkEnd w:id="219"/>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lastRenderedPageBreak/>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0" w:name="_Toc35948915"/>
      <w:r>
        <w:t>trip_modes.csv</w:t>
      </w:r>
      <w:bookmarkEnd w:id="220"/>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40"/>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lastRenderedPageBreak/>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lastRenderedPageBreak/>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21" w:name="_Toc35948916"/>
      <w:r>
        <w:t>trip_stations.csv</w:t>
      </w:r>
      <w:bookmarkEnd w:id="221"/>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lastRenderedPageBreak/>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lastRenderedPageBreak/>
        <w:t>if "auto2" in d:</w:t>
      </w:r>
    </w:p>
    <w:p w14:paraId="63321519" w14:textId="77777777" w:rsidR="00DE663F" w:rsidRPr="00473EA4" w:rsidRDefault="00DE663F" w:rsidP="00DE663F">
      <w:pPr>
        <w:ind w:left="720"/>
      </w:pPr>
      <w:r w:rsidRPr="00473EA4">
        <w:t xml:space="preserve">    return </w:t>
      </w:r>
      <w:hyperlink r:id="rId61"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2" w:name="_Toc35948917"/>
      <w:r>
        <w:t>facilitate_passenger.csv</w:t>
      </w:r>
      <w:bookmarkEnd w:id="222"/>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 xml:space="preserve">return "h" + getValue("household_id") + "p" + </w:t>
      </w:r>
      <w:r w:rsidRPr="00C54E8B">
        <w:lastRenderedPageBreak/>
        <w:t>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3" w:name="_Toc35948918"/>
      <w:r>
        <w:t>Futur</w:t>
      </w:r>
      <w:r w:rsidR="004E3418">
        <w:t>e Work</w:t>
      </w:r>
      <w:bookmarkEnd w:id="223"/>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lastRenderedPageBreak/>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4" w:name="_Ref31182931"/>
      <w:bookmarkStart w:id="225" w:name="_Toc35948919"/>
      <w:commentRangeStart w:id="226"/>
      <w:r>
        <w:lastRenderedPageBreak/>
        <w:t>Transit</w:t>
      </w:r>
      <w:commentRangeEnd w:id="226"/>
      <w:r w:rsidR="00663AFE">
        <w:rPr>
          <w:rStyle w:val="CommentReference"/>
          <w:rFonts w:asciiTheme="minorHAnsi" w:eastAsiaTheme="minorEastAsia" w:hAnsiTheme="minorHAnsi"/>
          <w:b w:val="0"/>
          <w:bCs w:val="0"/>
          <w:kern w:val="0"/>
        </w:rPr>
        <w:commentReference w:id="226"/>
      </w:r>
      <w:r>
        <w:t xml:space="preserve"> Data Mapping</w:t>
      </w:r>
      <w:bookmarkEnd w:id="224"/>
      <w:bookmarkEnd w:id="225"/>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7" w:name="_Toc35948920"/>
      <w:r>
        <w:t>Subway &amp; SRT Logs (December 2018)</w:t>
      </w:r>
      <w:bookmarkEnd w:id="227"/>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8"/>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8"/>
      <w:r>
        <w:rPr>
          <w:rStyle w:val="CommentReference"/>
          <w:rFonts w:ascii="Times New Roman" w:eastAsia="Times New Roman" w:hAnsi="Times New Roman"/>
          <w:lang w:val="en-CA"/>
        </w:rPr>
        <w:commentReference w:id="228"/>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9" w:name="_Toc35948921"/>
      <w:r w:rsidRPr="00EC2F24">
        <w:t>AVL Data (TTC NVAS XML Feed)</w:t>
      </w:r>
      <w:bookmarkEnd w:id="229"/>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1214EE" w:rsidP="002660E6">
      <w:pPr>
        <w:ind w:left="360"/>
      </w:pPr>
      <w:hyperlink r:id="rId62"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3"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0" w:name="_Toc35948922"/>
      <w:r w:rsidRPr="00EC2F24">
        <w:t>TTC Routes &amp; Schedules (gtfs)</w:t>
      </w:r>
      <w:bookmarkEnd w:id="230"/>
    </w:p>
    <w:p w14:paraId="153A6387" w14:textId="77777777" w:rsidR="002660E6" w:rsidRDefault="002660E6" w:rsidP="002660E6">
      <w:r>
        <w:t xml:space="preserve">Note: see </w:t>
      </w:r>
      <w:hyperlink r:id="rId64"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1"/>
      </w:r>
      <w:r>
        <w:t xml:space="preserve"> to accommodate AllegroGraph’s geospatial reasoning properties</w:t>
      </w:r>
      <w:r>
        <w:rPr>
          <w:rStyle w:val="FootnoteReference"/>
        </w:rPr>
        <w:footnoteReference w:id="42"/>
      </w:r>
      <w:r>
        <w:t>.</w:t>
      </w:r>
    </w:p>
    <w:p w14:paraId="5980CA00" w14:textId="77777777" w:rsidR="002660E6" w:rsidRDefault="002660E6" w:rsidP="002660E6">
      <w:pPr>
        <w:ind w:left="720"/>
      </w:pPr>
      <w:r>
        <w:t xml:space="preserve">Datatype generated from AGraph’s N-Dimensional Geospatial Datatype Designer: </w:t>
      </w:r>
      <w:hyperlink r:id="rId65"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31" w:name="_Toc35948923"/>
      <w:r>
        <w:rPr>
          <w:lang w:val="en-CA"/>
        </w:rPr>
        <w:t>agency.txt</w:t>
      </w:r>
      <w:bookmarkEnd w:id="231"/>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2" w:name="_Toc35948924"/>
      <w:r>
        <w:rPr>
          <w:lang w:val="en-CA"/>
        </w:rPr>
        <w:t>calendar_dates.txt</w:t>
      </w:r>
      <w:bookmarkEnd w:id="232"/>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3" w:name="_Toc35948925"/>
      <w:r>
        <w:rPr>
          <w:lang w:val="en-CA"/>
        </w:rPr>
        <w:t>calendar.txt</w:t>
      </w:r>
      <w:bookmarkEnd w:id="233"/>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4" w:name="_Toc35948926"/>
      <w:r>
        <w:rPr>
          <w:lang w:val="en-CA"/>
        </w:rPr>
        <w:t>routes.txt</w:t>
      </w:r>
      <w:bookmarkEnd w:id="234"/>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5" w:name="_Toc35948927"/>
      <w:r>
        <w:rPr>
          <w:lang w:val="en-CA"/>
        </w:rPr>
        <w:t>shapes.txt</w:t>
      </w:r>
      <w:bookmarkEnd w:id="235"/>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3"/>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6"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6" w:name="_Toc35948928"/>
      <w:r>
        <w:rPr>
          <w:lang w:val="en-CA"/>
        </w:rPr>
        <w:t>stop_times.txt</w:t>
      </w:r>
      <w:bookmarkEnd w:id="236"/>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7" w:name="_Toc35948929"/>
      <w:r>
        <w:rPr>
          <w:lang w:val="en-CA"/>
        </w:rPr>
        <w:lastRenderedPageBreak/>
        <w:t>stops.txt</w:t>
      </w:r>
      <w:bookmarkEnd w:id="237"/>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8" w:name="_Toc35948930"/>
      <w:r>
        <w:rPr>
          <w:lang w:val="en-CA"/>
        </w:rPr>
        <w:lastRenderedPageBreak/>
        <w:t>trips.txt</w:t>
      </w:r>
      <w:bookmarkEnd w:id="238"/>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9" w:name="_Ref31189297"/>
      <w:bookmarkStart w:id="240" w:name="_Toc35948931"/>
      <w:r>
        <w:lastRenderedPageBreak/>
        <w:t>Loop Detector Data Mapping</w:t>
      </w:r>
      <w:bookmarkEnd w:id="239"/>
      <w:bookmarkEnd w:id="240"/>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4"/>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5"/>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7"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67560" cy="4438868"/>
                    </a:xfrm>
                    <a:prstGeom prst="rect">
                      <a:avLst/>
                    </a:prstGeom>
                  </pic:spPr>
                </pic:pic>
              </a:graphicData>
            </a:graphic>
          </wp:inline>
        </w:drawing>
      </w:r>
    </w:p>
    <w:p w14:paraId="4C56DB94" w14:textId="52584B36" w:rsidR="00C73696" w:rsidRDefault="00797143" w:rsidP="00C73696">
      <w:pPr>
        <w:pStyle w:val="Caption"/>
      </w:pPr>
      <w:bookmarkStart w:id="241" w:name="_Ref13653957"/>
      <w:r>
        <w:t xml:space="preserve">Figure </w:t>
      </w:r>
      <w:r w:rsidR="001214EE">
        <w:fldChar w:fldCharType="begin"/>
      </w:r>
      <w:r w:rsidR="001214EE">
        <w:instrText xml:space="preserve"> SEQ Figure \* ARABIC </w:instrText>
      </w:r>
      <w:r w:rsidR="001214EE">
        <w:fldChar w:fldCharType="separate"/>
      </w:r>
      <w:r w:rsidR="003D53CD">
        <w:rPr>
          <w:noProof/>
        </w:rPr>
        <w:t>24</w:t>
      </w:r>
      <w:r w:rsidR="001214EE">
        <w:rPr>
          <w:noProof/>
        </w:rPr>
        <w:fldChar w:fldCharType="end"/>
      </w:r>
      <w:bookmarkEnd w:id="241"/>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2" w:name="_Ref31283921"/>
      <w:bookmarkStart w:id="243" w:name="_Toc35948932"/>
      <w:r>
        <w:lastRenderedPageBreak/>
        <w:t>Esri GFX Data Mapping</w:t>
      </w:r>
      <w:bookmarkEnd w:id="242"/>
      <w:bookmarkEnd w:id="243"/>
    </w:p>
    <w:p w14:paraId="10865D50" w14:textId="03409034" w:rsidR="00C73696" w:rsidRDefault="00C73696" w:rsidP="00C73696">
      <w:pPr>
        <w:pStyle w:val="Heading1"/>
        <w:numPr>
          <w:ilvl w:val="0"/>
          <w:numId w:val="0"/>
        </w:numPr>
        <w:ind w:left="432" w:hanging="432"/>
        <w:rPr>
          <w:lang w:val="en-CA"/>
        </w:rPr>
      </w:pPr>
      <w:bookmarkStart w:id="244" w:name="_Toc35948933"/>
      <w:r>
        <w:rPr>
          <w:lang w:val="en-CA"/>
        </w:rPr>
        <w:t xml:space="preserve">GFX </w:t>
      </w:r>
      <w:r w:rsidR="005F02A6">
        <w:rPr>
          <w:lang w:val="en-CA"/>
        </w:rPr>
        <w:t>tables</w:t>
      </w:r>
      <w:r>
        <w:rPr>
          <w:lang w:val="en-CA"/>
        </w:rPr>
        <w:t xml:space="preserve"> used:</w:t>
      </w:r>
      <w:bookmarkEnd w:id="244"/>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5" w:name="_Toc35948934"/>
      <w:r>
        <w:rPr>
          <w:lang w:val="en-CA"/>
        </w:rPr>
        <w:t>Esri Extension of TPSO</w:t>
      </w:r>
      <w:bookmarkEnd w:id="245"/>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6" w:name="_Toc35948935"/>
      <w:r>
        <w:rPr>
          <w:lang w:val="en-CA"/>
        </w:rPr>
        <w:t>Mappings from tables to iCity TPSO Esri Extension</w:t>
      </w:r>
      <w:bookmarkEnd w:id="246"/>
    </w:p>
    <w:p w14:paraId="706D4AAE" w14:textId="77777777" w:rsidR="00C73696" w:rsidRDefault="00C73696" w:rsidP="00C73696">
      <w:pPr>
        <w:pStyle w:val="Heading2"/>
        <w:numPr>
          <w:ilvl w:val="0"/>
          <w:numId w:val="0"/>
        </w:numPr>
        <w:ind w:left="576" w:hanging="576"/>
        <w:rPr>
          <w:lang w:val="en-CA"/>
        </w:rPr>
      </w:pPr>
      <w:bookmarkStart w:id="247" w:name="_Toc35948936"/>
      <w:r>
        <w:rPr>
          <w:lang w:val="en-CA"/>
        </w:rPr>
        <w:t>Neighbourhood (neighbourhood_mun)</w:t>
      </w:r>
      <w:bookmarkEnd w:id="247"/>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8" w:name="_Toc35948937"/>
      <w:r>
        <w:rPr>
          <w:lang w:val="en-CA"/>
        </w:rPr>
        <w:t>Land Use (landuse_mun)</w:t>
      </w:r>
      <w:bookmarkEnd w:id="248"/>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9" w:name="_Toc35948938"/>
      <w:r>
        <w:rPr>
          <w:lang w:val="en-CA"/>
        </w:rPr>
        <w:t>Land Cover (landcover_mun)</w:t>
      </w:r>
      <w:bookmarkEnd w:id="249"/>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0" w:name="_Toc35948939"/>
      <w:r>
        <w:rPr>
          <w:lang w:val="en-CA"/>
        </w:rPr>
        <w:t>Point of Interest (pointofinterest_mun)</w:t>
      </w:r>
      <w:bookmarkEnd w:id="250"/>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1"/>
      <w:r>
        <w:rPr>
          <w:lang w:val="en-CA"/>
        </w:rPr>
        <w:t>Contains / locatedOn-</w:t>
      </w:r>
      <w:commentRangeEnd w:id="251"/>
      <w:r>
        <w:rPr>
          <w:rStyle w:val="CommentReference"/>
        </w:rPr>
        <w:commentReference w:id="251"/>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2"/>
      <w:r w:rsidRPr="00E61D77">
        <w:rPr>
          <w:i/>
          <w:color w:val="C4BC96" w:themeColor="background2" w:themeShade="BF"/>
          <w:lang w:val="en-CA"/>
        </w:rPr>
        <w:t>POI type</w:t>
      </w:r>
      <w:commentRangeEnd w:id="252"/>
      <w:r w:rsidRPr="00E61D77">
        <w:rPr>
          <w:rStyle w:val="CommentReference"/>
          <w:color w:val="C4BC96" w:themeColor="background2" w:themeShade="BF"/>
        </w:rPr>
        <w:commentReference w:id="252"/>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3" w:name="_Toc35948940"/>
      <w:r>
        <w:rPr>
          <w:lang w:val="en-CA"/>
        </w:rPr>
        <w:t>Road Segment (roadsegment_mun)</w:t>
      </w:r>
      <w:bookmarkEnd w:id="253"/>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4" w:name="_Toc35948941"/>
      <w:r>
        <w:rPr>
          <w:lang w:val="en-CA"/>
        </w:rPr>
        <w:lastRenderedPageBreak/>
        <w:t>Intersect Neighbourhood (generated via ArcGIS process)</w:t>
      </w:r>
      <w:bookmarkEnd w:id="254"/>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5" w:name="_Toc35948942"/>
      <w:r>
        <w:rPr>
          <w:lang w:val="en-CA"/>
        </w:rPr>
        <w:t>Near Land Use (generated via ArcGIS process)</w:t>
      </w:r>
      <w:bookmarkEnd w:id="255"/>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6" w:name="_Toc35948943"/>
      <w:r>
        <w:rPr>
          <w:lang w:val="en-CA"/>
        </w:rPr>
        <w:t>Near Land Cover (generated via ArcGIS process)</w:t>
      </w:r>
      <w:bookmarkEnd w:id="256"/>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7" w:name="_Toc35948944"/>
      <w:r>
        <w:rPr>
          <w:lang w:val="en-CA"/>
        </w:rPr>
        <w:t>Near POI (generated via ArcGIS process)</w:t>
      </w:r>
      <w:bookmarkEnd w:id="257"/>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CDA6221" w:rsidR="0040754B" w:rsidRPr="00E17349" w:rsidRDefault="0040754B" w:rsidP="002660E6">
      <w:pPr>
        <w:spacing w:after="200" w:line="276" w:lineRule="auto"/>
      </w:pPr>
    </w:p>
    <w:sectPr w:rsidR="0040754B" w:rsidRPr="00E17349" w:rsidSect="002C59C9">
      <w:footerReference w:type="default" r:id="rId69"/>
      <w:footerReference w:type="first" r:id="rId70"/>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6" w:author="Megan Katsumi" w:date="2020-04-06T13:10:00Z" w:initials="MK">
    <w:p w14:paraId="6B247EC0" w14:textId="71995D94" w:rsidR="001214EE" w:rsidRDefault="001214EE">
      <w:pPr>
        <w:pStyle w:val="CommentText"/>
      </w:pPr>
      <w:r>
        <w:rPr>
          <w:rStyle w:val="CommentReference"/>
        </w:rPr>
        <w:annotationRef/>
      </w:r>
      <w:r>
        <w:t>here</w:t>
      </w:r>
    </w:p>
  </w:comment>
  <w:comment w:id="110" w:author="Megan Katsumi" w:date="2020-04-06T16:10:00Z" w:initials="MK">
    <w:p w14:paraId="6BDF1B7A" w14:textId="05F896DD" w:rsidR="001214EE" w:rsidRDefault="001214EE">
      <w:pPr>
        <w:pStyle w:val="CommentText"/>
      </w:pPr>
      <w:r>
        <w:rPr>
          <w:rStyle w:val="CommentReference"/>
        </w:rPr>
        <w:annotationRef/>
      </w:r>
      <w:r>
        <w:t>here</w:t>
      </w:r>
    </w:p>
  </w:comment>
  <w:comment w:id="165" w:author="Megan Katsumi [2]" w:date="2019-10-28T14:17:00Z" w:initials="MK">
    <w:p w14:paraId="60A28637" w14:textId="5FDB5FB4" w:rsidR="001214EE" w:rsidRDefault="001214EE">
      <w:pPr>
        <w:pStyle w:val="CommentText"/>
      </w:pPr>
      <w:r>
        <w:rPr>
          <w:rStyle w:val="CommentReference"/>
        </w:rPr>
        <w:annotationRef/>
      </w:r>
      <w:r>
        <w:t>Review &amp; confirm namespaces defined for ontologies</w:t>
      </w:r>
    </w:p>
  </w:comment>
  <w:comment w:id="226" w:author="Megan Katsumi" w:date="2019-11-26T14:33:00Z" w:initials="MK">
    <w:p w14:paraId="5ECF906D" w14:textId="1F011E41" w:rsidR="001214EE" w:rsidRDefault="001214EE">
      <w:pPr>
        <w:pStyle w:val="CommentText"/>
      </w:pPr>
      <w:r>
        <w:rPr>
          <w:rStyle w:val="CommentReference"/>
        </w:rPr>
        <w:annotationRef/>
      </w:r>
      <w:r>
        <w:t>Update to include both Allegrograph &amp; Virtuoso mappings</w:t>
      </w:r>
    </w:p>
  </w:comment>
  <w:comment w:id="228" w:author="Megan Katsumi" w:date="2019-03-15T08:25:00Z" w:initials="MK">
    <w:p w14:paraId="49F03101" w14:textId="77777777" w:rsidR="001214EE" w:rsidRDefault="001214EE" w:rsidP="002660E6">
      <w:pPr>
        <w:pStyle w:val="CommentText"/>
      </w:pPr>
      <w:r>
        <w:rPr>
          <w:rStyle w:val="CommentReference"/>
        </w:rPr>
        <w:annotationRef/>
      </w:r>
      <w:r>
        <w:t>Q: do gtfs routes distinguish between input and outbound?</w:t>
      </w:r>
    </w:p>
  </w:comment>
  <w:comment w:id="251" w:author="Megan Katsumi" w:date="2019-11-27T14:19:00Z" w:initials="MK">
    <w:p w14:paraId="6AA6740E" w14:textId="77777777" w:rsidR="001214EE" w:rsidRDefault="001214EE" w:rsidP="00C73696">
      <w:pPr>
        <w:pStyle w:val="CommentText"/>
      </w:pPr>
      <w:r>
        <w:rPr>
          <w:rStyle w:val="CommentReference"/>
        </w:rPr>
        <w:annotationRef/>
      </w:r>
      <w:r>
        <w:t>TBD: relationship between a Parcel and some Building / Facility / etc. Define POI class?</w:t>
      </w:r>
    </w:p>
  </w:comment>
  <w:comment w:id="252" w:author="Megan Katsumi" w:date="2019-11-29T14:23:00Z" w:initials="MK">
    <w:p w14:paraId="0EBF3832" w14:textId="77777777" w:rsidR="001214EE" w:rsidRDefault="001214EE"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247EC0" w15:done="0"/>
  <w15:commentEx w15:paraId="6BDF1B7A"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247EC0" w16cid:durableId="2235A8C8"/>
  <w16cid:commentId w16cid:paraId="6BDF1B7A" w16cid:durableId="2235D300"/>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30DB29" w14:textId="77777777" w:rsidR="004C60BC" w:rsidRDefault="004C60BC" w:rsidP="00EA354A">
      <w:r>
        <w:separator/>
      </w:r>
    </w:p>
  </w:endnote>
  <w:endnote w:type="continuationSeparator" w:id="0">
    <w:p w14:paraId="0997996E" w14:textId="77777777" w:rsidR="004C60BC" w:rsidRDefault="004C60BC"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1214EE" w:rsidRDefault="001214EE">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1214EE" w:rsidRPr="0032583C" w:rsidRDefault="001214EE">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1214EE" w14:paraId="2B76F3B3" w14:textId="77777777" w:rsidTr="00967D94">
      <w:tc>
        <w:tcPr>
          <w:tcW w:w="6947" w:type="dxa"/>
        </w:tcPr>
        <w:p w14:paraId="07DEE8C9" w14:textId="77777777" w:rsidR="001214EE" w:rsidRDefault="001214EE"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1214EE" w:rsidRDefault="001214EE"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1214EE" w:rsidRDefault="001214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E4BE8" w14:textId="77777777" w:rsidR="004C60BC" w:rsidRDefault="004C60BC" w:rsidP="00EA354A">
      <w:r>
        <w:separator/>
      </w:r>
    </w:p>
  </w:footnote>
  <w:footnote w:type="continuationSeparator" w:id="0">
    <w:p w14:paraId="4F197351" w14:textId="77777777" w:rsidR="004C60BC" w:rsidRDefault="004C60BC" w:rsidP="00EA354A">
      <w:r>
        <w:continuationSeparator/>
      </w:r>
    </w:p>
  </w:footnote>
  <w:footnote w:id="1">
    <w:p w14:paraId="7F6A7F3D" w14:textId="1FAFC5FB" w:rsidR="001214EE" w:rsidRPr="00755319" w:rsidRDefault="001214EE">
      <w:pPr>
        <w:pStyle w:val="FootnoteText"/>
        <w:rPr>
          <w:lang w:val="en-CA"/>
        </w:rPr>
      </w:pPr>
      <w:r>
        <w:rPr>
          <w:rStyle w:val="FootnoteReference"/>
        </w:rPr>
        <w:footnoteRef/>
      </w:r>
      <w:r>
        <w:t xml:space="preserve"> </w:t>
      </w:r>
      <w:r w:rsidRPr="00755319">
        <w:t>https://esri.ca/en/node/16356</w:t>
      </w:r>
    </w:p>
  </w:footnote>
  <w:footnote w:id="2">
    <w:p w14:paraId="189CB595" w14:textId="042B96E3" w:rsidR="001214EE" w:rsidRPr="00755319" w:rsidRDefault="001214EE">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1214EE" w:rsidRPr="00755319" w:rsidRDefault="001214EE">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1214EE" w:rsidRPr="00C01762" w:rsidRDefault="001214EE">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1214EE" w:rsidRPr="008C1769" w:rsidRDefault="001214EE"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1214EE" w:rsidRDefault="001214EE"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1214EE" w:rsidRPr="00FE13B1" w:rsidRDefault="001214EE">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1214EE" w:rsidRPr="008E7C02" w:rsidRDefault="001214EE"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62054BCC" w14:textId="77777777" w:rsidR="001214EE" w:rsidRPr="00BD4EF4" w:rsidRDefault="001214EE" w:rsidP="00E80D3C">
      <w:r>
        <w:rPr>
          <w:rStyle w:val="FootnoteReference"/>
        </w:rPr>
        <w:footnoteRef/>
      </w:r>
      <w:r>
        <w:t xml:space="preserve"> </w:t>
      </w:r>
      <w:r w:rsidRPr="00B74DA0">
        <w:rPr>
          <w:sz w:val="20"/>
        </w:rPr>
        <w:t>http://ontology.eil.utoronto.ca/GCI/Foundation/GCI-Foundation-v2.owl#</w:t>
      </w:r>
    </w:p>
    <w:p w14:paraId="4AE1EB08" w14:textId="6D90AB37" w:rsidR="001214EE" w:rsidRPr="00E80D3C" w:rsidRDefault="001214EE">
      <w:pPr>
        <w:pStyle w:val="FootnoteText"/>
        <w:rPr>
          <w:lang w:val="en-CA"/>
        </w:rPr>
      </w:pPr>
    </w:p>
  </w:footnote>
  <w:footnote w:id="10">
    <w:p w14:paraId="717C987B" w14:textId="77777777" w:rsidR="001214EE" w:rsidRPr="008B5808" w:rsidRDefault="001214EE"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5631F8F" w14:textId="6B49DF7F" w:rsidR="001214EE" w:rsidRPr="00046E73" w:rsidRDefault="001214EE">
      <w:pPr>
        <w:pStyle w:val="FootnoteText"/>
        <w:rPr>
          <w:lang w:val="en-CA"/>
        </w:rPr>
      </w:pPr>
      <w:r>
        <w:rPr>
          <w:rStyle w:val="FootnoteReference"/>
        </w:rPr>
        <w:footnoteRef/>
      </w:r>
      <w:r>
        <w:t xml:space="preserve"> </w:t>
      </w:r>
      <w:r w:rsidRPr="00046E73">
        <w:t>http://www23.statcan.gc.ca/imdb/p3Var.pl?Function=DEC&amp;Id=24101</w:t>
      </w:r>
    </w:p>
  </w:footnote>
  <w:footnote w:id="12">
    <w:p w14:paraId="6F87F670" w14:textId="77777777" w:rsidR="001214EE" w:rsidRDefault="001214EE">
      <w:pPr>
        <w:pStyle w:val="FootnoteText"/>
      </w:pPr>
      <w:r>
        <w:rPr>
          <w:rStyle w:val="FootnoteReference"/>
        </w:rPr>
        <w:footnoteRef/>
      </w:r>
      <w:r>
        <w:t xml:space="preserve"> </w:t>
      </w:r>
      <w:r w:rsidRPr="00827DD8">
        <w:t>http://schema.org/</w:t>
      </w:r>
    </w:p>
  </w:footnote>
  <w:footnote w:id="13">
    <w:p w14:paraId="4E061129" w14:textId="77777777" w:rsidR="001214EE" w:rsidRDefault="001214EE">
      <w:pPr>
        <w:pStyle w:val="FootnoteText"/>
      </w:pPr>
      <w:r>
        <w:rPr>
          <w:rStyle w:val="FootnoteReference"/>
        </w:rPr>
        <w:footnoteRef/>
      </w:r>
      <w:r>
        <w:t xml:space="preserve"> </w:t>
      </w:r>
      <w:r w:rsidRPr="00827DD8">
        <w:t>http://ontology.eil.utoronto.ca/GCI/Shelters/GCI-Shelters.html</w:t>
      </w:r>
    </w:p>
  </w:footnote>
  <w:footnote w:id="14">
    <w:p w14:paraId="59CD3014" w14:textId="77777777" w:rsidR="001214EE" w:rsidRDefault="001214EE">
      <w:pPr>
        <w:pStyle w:val="FootnoteText"/>
      </w:pPr>
      <w:r>
        <w:rPr>
          <w:rStyle w:val="FootnoteReference"/>
        </w:rPr>
        <w:footnoteRef/>
      </w:r>
      <w:r>
        <w:t xml:space="preserve"> </w:t>
      </w:r>
      <w:r w:rsidRPr="005B2B4C">
        <w:t>http://ontology.eil.utoronto.ca/tove/organization.html</w:t>
      </w:r>
    </w:p>
  </w:footnote>
  <w:footnote w:id="15">
    <w:p w14:paraId="2EAE6E34" w14:textId="77777777" w:rsidR="001214EE" w:rsidRDefault="001214EE" w:rsidP="00C36CB8">
      <w:pPr>
        <w:pStyle w:val="FootnoteText"/>
      </w:pPr>
      <w:r>
        <w:rPr>
          <w:rStyle w:val="FootnoteReference"/>
        </w:rPr>
        <w:footnoteRef/>
      </w:r>
      <w:r>
        <w:t xml:space="preserve"> </w:t>
      </w:r>
      <w:r w:rsidRPr="005B2B4C">
        <w:t>http://www.pms.ifi.lmu.de/rewerse-wga1/otn/OTN.owl</w:t>
      </w:r>
    </w:p>
  </w:footnote>
  <w:footnote w:id="16">
    <w:p w14:paraId="4979EED5" w14:textId="1603F09E" w:rsidR="001214EE" w:rsidRPr="001A792D" w:rsidRDefault="001214EE">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7">
    <w:p w14:paraId="1A6DAD25" w14:textId="77777777" w:rsidR="001214EE" w:rsidRDefault="001214EE">
      <w:pPr>
        <w:pStyle w:val="FootnoteText"/>
      </w:pPr>
      <w:r>
        <w:rPr>
          <w:rStyle w:val="FootnoteReference"/>
        </w:rPr>
        <w:footnoteRef/>
      </w:r>
      <w:r>
        <w:t xml:space="preserve"> N</w:t>
      </w:r>
      <w:r>
        <w:rPr>
          <w:rFonts w:ascii="Times-Roman" w:hAnsi="Times-Roman" w:cs="Times-Roman"/>
          <w:lang w:val="en-CA" w:bidi="ar-SA"/>
        </w:rPr>
        <w:t>ot available online</w:t>
      </w:r>
    </w:p>
  </w:footnote>
  <w:footnote w:id="18">
    <w:p w14:paraId="3791EF9C" w14:textId="520FC5A3" w:rsidR="001214EE" w:rsidRPr="00461993" w:rsidRDefault="001214EE" w:rsidP="00461993">
      <w:r>
        <w:rPr>
          <w:rStyle w:val="FootnoteReference"/>
        </w:rPr>
        <w:footnoteRef/>
      </w:r>
      <w:r>
        <w:t xml:space="preserve"> </w:t>
      </w:r>
      <w:r w:rsidRPr="00461993">
        <w:t>http://www.w3.org/2006/time#January</w:t>
      </w:r>
    </w:p>
  </w:footnote>
  <w:footnote w:id="19">
    <w:p w14:paraId="511019FB" w14:textId="31BE8285" w:rsidR="001214EE" w:rsidRPr="00A84A0A" w:rsidRDefault="001214EE">
      <w:pPr>
        <w:pStyle w:val="FootnoteText"/>
        <w:rPr>
          <w:lang w:val="en-CA"/>
        </w:rPr>
      </w:pPr>
      <w:r>
        <w:rPr>
          <w:rStyle w:val="FootnoteReference"/>
        </w:rPr>
        <w:footnoteRef/>
      </w:r>
      <w:r>
        <w:t xml:space="preserve"> </w:t>
      </w:r>
      <w:r w:rsidRPr="00A84A0A">
        <w:t>https://www.w3.org/TR/sparql11-overview/</w:t>
      </w:r>
    </w:p>
  </w:footnote>
  <w:footnote w:id="20">
    <w:p w14:paraId="358EBD27" w14:textId="3E665B6D" w:rsidR="001214EE" w:rsidRPr="00FE42D1" w:rsidRDefault="001214EE">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1">
    <w:p w14:paraId="433B9CF0" w14:textId="67990B2B" w:rsidR="001214EE" w:rsidRPr="005A5BC5" w:rsidRDefault="001214EE">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2">
    <w:p w14:paraId="3D4B6790" w14:textId="737AFB82" w:rsidR="001214EE" w:rsidRPr="00020C6E" w:rsidRDefault="001214EE">
      <w:pPr>
        <w:pStyle w:val="FootnoteText"/>
        <w:rPr>
          <w:lang w:val="en-CA"/>
        </w:rPr>
      </w:pPr>
      <w:r>
        <w:rPr>
          <w:rStyle w:val="FootnoteReference"/>
        </w:rPr>
        <w:footnoteRef/>
      </w:r>
      <w:r>
        <w:t xml:space="preserve"> </w:t>
      </w:r>
      <w:r w:rsidRPr="00020C6E">
        <w:t>http://ld-r.org</w:t>
      </w:r>
    </w:p>
  </w:footnote>
  <w:footnote w:id="23">
    <w:p w14:paraId="33DA1B45" w14:textId="77777777" w:rsidR="001214EE" w:rsidRPr="00FB098B" w:rsidRDefault="001214EE" w:rsidP="007B4B5D">
      <w:pPr>
        <w:pStyle w:val="FootnoteText"/>
        <w:rPr>
          <w:lang w:val="en-CA"/>
        </w:rPr>
      </w:pPr>
      <w:r>
        <w:rPr>
          <w:rStyle w:val="FootnoteReference"/>
        </w:rPr>
        <w:footnoteRef/>
      </w:r>
      <w:r>
        <w:t xml:space="preserve"> </w:t>
      </w:r>
      <w:r w:rsidRPr="00FB098B">
        <w:t>http://ld-r.org/docs/configFacets.html</w:t>
      </w:r>
    </w:p>
  </w:footnote>
  <w:footnote w:id="24">
    <w:p w14:paraId="7E3878FB" w14:textId="7C4D9088" w:rsidR="001214EE" w:rsidRPr="00D379A5" w:rsidRDefault="001214EE">
      <w:pPr>
        <w:pStyle w:val="FootnoteText"/>
        <w:rPr>
          <w:lang w:val="en-CA"/>
        </w:rPr>
      </w:pPr>
      <w:r>
        <w:rPr>
          <w:rStyle w:val="FootnoteReference"/>
        </w:rPr>
        <w:footnoteRef/>
      </w:r>
      <w:r>
        <w:t xml:space="preserve"> </w:t>
      </w:r>
      <w:r w:rsidRPr="00D379A5">
        <w:t>https://virtuoso.openlinksw.com</w:t>
      </w:r>
    </w:p>
  </w:footnote>
  <w:footnote w:id="25">
    <w:p w14:paraId="3E0050FD" w14:textId="48F85208" w:rsidR="001214EE" w:rsidRPr="00EC4F81" w:rsidRDefault="001214EE">
      <w:pPr>
        <w:pStyle w:val="FootnoteText"/>
        <w:rPr>
          <w:lang w:val="en-CA"/>
        </w:rPr>
      </w:pPr>
      <w:r>
        <w:rPr>
          <w:rStyle w:val="FootnoteReference"/>
        </w:rPr>
        <w:footnoteRef/>
      </w:r>
      <w:r>
        <w:t xml:space="preserve"> </w:t>
      </w:r>
      <w:r w:rsidRPr="00EC4F81">
        <w:t>https://www.w3.org/TR/r2rml/</w:t>
      </w:r>
    </w:p>
  </w:footnote>
  <w:footnote w:id="26">
    <w:p w14:paraId="02D2E4C3" w14:textId="77777777" w:rsidR="001214EE" w:rsidRPr="001517C5" w:rsidRDefault="001214EE" w:rsidP="00E47020">
      <w:pPr>
        <w:pStyle w:val="FootnoteText"/>
        <w:rPr>
          <w:lang w:val="en-CA"/>
        </w:rPr>
      </w:pPr>
      <w:r>
        <w:rPr>
          <w:rStyle w:val="FootnoteReference"/>
        </w:rPr>
        <w:footnoteRef/>
      </w:r>
      <w:r>
        <w:t xml:space="preserve"> </w:t>
      </w:r>
      <w:r w:rsidRPr="001517C5">
        <w:t>https://owlready2.readthedocs.io/en/latest/</w:t>
      </w:r>
    </w:p>
  </w:footnote>
  <w:footnote w:id="27">
    <w:p w14:paraId="6F9ECB07" w14:textId="77777777" w:rsidR="001214EE" w:rsidRPr="00915792" w:rsidRDefault="001214EE" w:rsidP="00E47020">
      <w:pPr>
        <w:pStyle w:val="FootnoteText"/>
        <w:rPr>
          <w:lang w:val="en-CA"/>
        </w:rPr>
      </w:pPr>
      <w:r>
        <w:rPr>
          <w:rStyle w:val="FootnoteReference"/>
        </w:rPr>
        <w:footnoteRef/>
      </w:r>
      <w:r>
        <w:t xml:space="preserve"> </w:t>
      </w:r>
      <w:r w:rsidRPr="00915792">
        <w:t>http://rdflib.readthedocs.io</w:t>
      </w:r>
    </w:p>
  </w:footnote>
  <w:footnote w:id="28">
    <w:p w14:paraId="22C94C61" w14:textId="120EAD93" w:rsidR="001214EE" w:rsidRPr="00053538" w:rsidRDefault="001214EE">
      <w:pPr>
        <w:pStyle w:val="FootnoteText"/>
        <w:rPr>
          <w:lang w:val="en-CA"/>
        </w:rPr>
      </w:pPr>
      <w:r>
        <w:rPr>
          <w:rStyle w:val="FootnoteReference"/>
        </w:rPr>
        <w:footnoteRef/>
      </w:r>
      <w:r>
        <w:t xml:space="preserve"> </w:t>
      </w:r>
      <w:r w:rsidRPr="00053538">
        <w:t>https://www.w3.org/TR/r2rml/</w:t>
      </w:r>
    </w:p>
  </w:footnote>
  <w:footnote w:id="29">
    <w:p w14:paraId="5F58FA41" w14:textId="77777777" w:rsidR="001214EE" w:rsidRPr="00846739" w:rsidRDefault="001214EE" w:rsidP="0015597C">
      <w:pPr>
        <w:pStyle w:val="FootnoteText"/>
        <w:rPr>
          <w:lang w:val="en-CA"/>
        </w:rPr>
      </w:pPr>
      <w:r>
        <w:rPr>
          <w:rStyle w:val="FootnoteReference"/>
        </w:rPr>
        <w:footnoteRef/>
      </w:r>
      <w:r>
        <w:t xml:space="preserve"> </w:t>
      </w:r>
      <w:r w:rsidRPr="00846739">
        <w:t>http://usc-isi-i2.github.io/karma/</w:t>
      </w:r>
    </w:p>
  </w:footnote>
  <w:footnote w:id="30">
    <w:p w14:paraId="687F46B9" w14:textId="6CDC98EF" w:rsidR="001214EE" w:rsidRPr="002F5FC7" w:rsidRDefault="001214EE">
      <w:pPr>
        <w:pStyle w:val="FootnoteText"/>
        <w:rPr>
          <w:lang w:val="en-CA"/>
        </w:rPr>
      </w:pPr>
      <w:r>
        <w:rPr>
          <w:rStyle w:val="FootnoteReference"/>
        </w:rPr>
        <w:footnoteRef/>
      </w:r>
      <w:r>
        <w:t xml:space="preserve"> </w:t>
      </w:r>
      <w:r w:rsidRPr="002F5FC7">
        <w:t>http://www.obdasystems.com/mastro</w:t>
      </w:r>
    </w:p>
  </w:footnote>
  <w:footnote w:id="31">
    <w:p w14:paraId="7524A6C7" w14:textId="7A5ECFDB" w:rsidR="001214EE" w:rsidRPr="002F5FC7" w:rsidRDefault="001214EE">
      <w:pPr>
        <w:pStyle w:val="FootnoteText"/>
        <w:rPr>
          <w:lang w:val="en-CA"/>
        </w:rPr>
      </w:pPr>
      <w:r>
        <w:rPr>
          <w:rStyle w:val="FootnoteReference"/>
        </w:rPr>
        <w:footnoteRef/>
      </w:r>
      <w:r>
        <w:t xml:space="preserve"> </w:t>
      </w:r>
      <w:r w:rsidRPr="002F5FC7">
        <w:t>https://ontop-vkg.org</w:t>
      </w:r>
    </w:p>
  </w:footnote>
  <w:footnote w:id="32">
    <w:p w14:paraId="599CA213" w14:textId="77777777" w:rsidR="001214EE" w:rsidRPr="00FE081C" w:rsidRDefault="001214EE" w:rsidP="005565E1">
      <w:pPr>
        <w:pStyle w:val="FootnoteText"/>
        <w:rPr>
          <w:lang w:val="en-CA"/>
        </w:rPr>
      </w:pPr>
      <w:r>
        <w:rPr>
          <w:rStyle w:val="FootnoteReference"/>
        </w:rPr>
        <w:footnoteRef/>
      </w:r>
      <w:r>
        <w:t xml:space="preserve"> </w:t>
      </w:r>
      <w:r w:rsidRPr="00FE081C">
        <w:t>http://usc-isi-i2.github.io/karma/</w:t>
      </w:r>
    </w:p>
  </w:footnote>
  <w:footnote w:id="33">
    <w:p w14:paraId="73856734" w14:textId="77777777" w:rsidR="001214EE" w:rsidRPr="00E9694B" w:rsidRDefault="001214EE" w:rsidP="0015597C">
      <w:r>
        <w:rPr>
          <w:rStyle w:val="FootnoteReference"/>
        </w:rPr>
        <w:footnoteRef/>
      </w:r>
      <w:r>
        <w:t xml:space="preserve"> </w:t>
      </w:r>
      <w:r w:rsidRPr="00E9694B">
        <w:t>https://github.com/usc-isi-i2/Web-Karma/wiki/Batch-Mode-for-RDF-Generation</w:t>
      </w:r>
    </w:p>
    <w:p w14:paraId="5FD51CB1" w14:textId="77777777" w:rsidR="001214EE" w:rsidRPr="00E9694B" w:rsidRDefault="001214EE" w:rsidP="0015597C">
      <w:pPr>
        <w:pStyle w:val="FootnoteText"/>
        <w:rPr>
          <w:lang w:val="en-CA"/>
        </w:rPr>
      </w:pPr>
    </w:p>
  </w:footnote>
  <w:footnote w:id="34">
    <w:p w14:paraId="5B5DA7E9" w14:textId="4F322B24" w:rsidR="001214EE" w:rsidRPr="00682918" w:rsidRDefault="001214EE">
      <w:pPr>
        <w:pStyle w:val="FootnoteText"/>
        <w:rPr>
          <w:lang w:val="en-CA"/>
        </w:rPr>
      </w:pPr>
      <w:r>
        <w:rPr>
          <w:rStyle w:val="FootnoteReference"/>
        </w:rPr>
        <w:footnoteRef/>
      </w:r>
      <w:r>
        <w:t xml:space="preserve"> </w:t>
      </w:r>
      <w:r w:rsidRPr="00682918">
        <w:t>https://zenodo.org/badge/latestdoi/11427075</w:t>
      </w:r>
    </w:p>
  </w:footnote>
  <w:footnote w:id="35">
    <w:p w14:paraId="5026ED5E" w14:textId="77777777" w:rsidR="001214EE" w:rsidRPr="00094FF5" w:rsidRDefault="001214EE" w:rsidP="00F62733">
      <w:pPr>
        <w:pStyle w:val="FootnoteText"/>
        <w:rPr>
          <w:lang w:val="en-CA"/>
        </w:rPr>
      </w:pPr>
      <w:r>
        <w:rPr>
          <w:rStyle w:val="FootnoteReference"/>
        </w:rPr>
        <w:footnoteRef/>
      </w:r>
      <w:r>
        <w:t xml:space="preserve"> </w:t>
      </w:r>
      <w:r w:rsidRPr="00C353D6">
        <w:t>http://semver.org/</w:t>
      </w:r>
    </w:p>
  </w:footnote>
  <w:footnote w:id="36">
    <w:p w14:paraId="2BB33B80" w14:textId="77777777" w:rsidR="001214EE" w:rsidRPr="002829CA" w:rsidRDefault="001214EE"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7">
    <w:p w14:paraId="60CE99CD" w14:textId="54325C08" w:rsidR="001214EE" w:rsidRPr="00541F63" w:rsidRDefault="001214EE">
      <w:pPr>
        <w:pStyle w:val="FootnoteText"/>
        <w:rPr>
          <w:lang w:val="en-CA"/>
        </w:rPr>
      </w:pPr>
      <w:r>
        <w:rPr>
          <w:rStyle w:val="FootnoteReference"/>
        </w:rPr>
        <w:footnoteRef/>
      </w:r>
      <w:r>
        <w:t xml:space="preserve"> </w:t>
      </w:r>
      <w:r w:rsidRPr="00541F63">
        <w:t>https://raw.githubusercontent.com/EnterpriseIntegrationLab/icity/master/docs/.htaccess</w:t>
      </w:r>
    </w:p>
  </w:footnote>
  <w:footnote w:id="38">
    <w:p w14:paraId="08E0B9C6" w14:textId="77777777" w:rsidR="001214EE" w:rsidRPr="00752F7C" w:rsidRDefault="001214EE" w:rsidP="0040708C">
      <w:pPr>
        <w:pStyle w:val="FootnoteText"/>
        <w:rPr>
          <w:lang w:val="en-CA"/>
        </w:rPr>
      </w:pPr>
      <w:r>
        <w:rPr>
          <w:rStyle w:val="FootnoteReference"/>
        </w:rPr>
        <w:footnoteRef/>
      </w:r>
      <w:r>
        <w:t xml:space="preserve"> </w:t>
      </w:r>
      <w:r w:rsidRPr="00752F7C">
        <w:t>http://citydata.utoronto.ca</w:t>
      </w:r>
    </w:p>
  </w:footnote>
  <w:footnote w:id="39">
    <w:p w14:paraId="34B59A19" w14:textId="77777777" w:rsidR="001214EE" w:rsidRPr="009B3C10" w:rsidRDefault="001214EE" w:rsidP="00DE663F">
      <w:pPr>
        <w:pStyle w:val="FootnoteText"/>
        <w:rPr>
          <w:lang w:val="en-CA"/>
        </w:rPr>
      </w:pPr>
      <w:r>
        <w:rPr>
          <w:rStyle w:val="FootnoteReference"/>
        </w:rPr>
        <w:footnoteRef/>
      </w:r>
      <w:r>
        <w:t xml:space="preserve"> </w:t>
      </w:r>
    </w:p>
  </w:footnote>
  <w:footnote w:id="40">
    <w:p w14:paraId="728995B4" w14:textId="32478919" w:rsidR="001214EE" w:rsidRPr="0046391E" w:rsidRDefault="001214EE">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1">
    <w:p w14:paraId="1E94CA35" w14:textId="77777777" w:rsidR="001214EE" w:rsidRPr="002569AE" w:rsidRDefault="001214EE"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2">
    <w:p w14:paraId="4D1E1ABC" w14:textId="77777777" w:rsidR="001214EE" w:rsidRPr="00747A61" w:rsidRDefault="001214EE" w:rsidP="002660E6">
      <w:pPr>
        <w:pStyle w:val="FootnoteText"/>
        <w:rPr>
          <w:lang w:val="en-CA"/>
        </w:rPr>
      </w:pPr>
      <w:r>
        <w:rPr>
          <w:rStyle w:val="FootnoteReference"/>
        </w:rPr>
        <w:footnoteRef/>
      </w:r>
      <w:r>
        <w:t xml:space="preserve"> </w:t>
      </w:r>
      <w:r w:rsidRPr="00747A61">
        <w:t>http://gruff.allegrograph.com:10035/doc/magic-properties.html</w:t>
      </w:r>
    </w:p>
  </w:footnote>
  <w:footnote w:id="43">
    <w:p w14:paraId="16F48314" w14:textId="77777777" w:rsidR="001214EE" w:rsidRPr="00CC6A63" w:rsidRDefault="001214EE"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4">
    <w:p w14:paraId="762E049E" w14:textId="77777777" w:rsidR="001214EE" w:rsidRPr="00115140" w:rsidRDefault="001214EE"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5">
    <w:p w14:paraId="5E741D67" w14:textId="77777777" w:rsidR="001214EE" w:rsidRPr="00115140" w:rsidRDefault="001214EE"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EA3"/>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50E6"/>
    <w:rsid w:val="00875497"/>
    <w:rsid w:val="00875549"/>
    <w:rsid w:val="00875E73"/>
    <w:rsid w:val="008803B6"/>
    <w:rsid w:val="00880635"/>
    <w:rsid w:val="008807BA"/>
    <w:rsid w:val="00881236"/>
    <w:rsid w:val="00882108"/>
    <w:rsid w:val="0088295E"/>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11.emf"/><Relationship Id="rId42" Type="http://schemas.openxmlformats.org/officeDocument/2006/relationships/image" Target="media/image22.png"/><Relationship Id="rId47" Type="http://schemas.openxmlformats.org/officeDocument/2006/relationships/hyperlink" Target="https://github.com/EnterpriseIntegrationLab/icity/tree/master/mappings/Esri_GSX" TargetMode="External"/><Relationship Id="rId63" Type="http://schemas.openxmlformats.org/officeDocument/2006/relationships/hyperlink" Target="http://www.nextbus.com/xmlFeedDocs/NextBusXMLFeed.pdf" TargetMode="External"/><Relationship Id="rId6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data.ign.fr/def/ignf/20150505.en.htm" TargetMode="External"/><Relationship Id="rId11" Type="http://schemas.openxmlformats.org/officeDocument/2006/relationships/image" Target="media/image3.emf"/><Relationship Id="rId24" Type="http://schemas.microsoft.com/office/2011/relationships/commentsExtended" Target="commentsExtended.xml"/><Relationship Id="rId32" Type="http://schemas.openxmlformats.org/officeDocument/2006/relationships/hyperlink" Target="https://w3id.org/icity/SpatialLoc/" TargetMode="External"/><Relationship Id="rId37" Type="http://schemas.openxmlformats.org/officeDocument/2006/relationships/hyperlink" Target="https://github.com/EnterpriseIntegrationLab/icity/tree/master/applications/TASHA/configs" TargetMode="External"/><Relationship Id="rId40" Type="http://schemas.openxmlformats.org/officeDocument/2006/relationships/hyperlink" Target="https://github.com/EnterpriseIntegrationLab/icity/tree/master/mappings/TASHA" TargetMode="External"/><Relationship Id="rId45" Type="http://schemas.openxmlformats.org/officeDocument/2006/relationships/hyperlink" Target="https://github.com/EnterpriseIntegrationLab/icity/upload/master/mappings/ITSoS" TargetMode="External"/><Relationship Id="rId53" Type="http://schemas.openxmlformats.org/officeDocument/2006/relationships/hyperlink" Target="https://www.w3.org/TR/owl-time/" TargetMode="External"/><Relationship Id="rId58" Type="http://schemas.openxmlformats.org/officeDocument/2006/relationships/hyperlink" Target="http://ontology.eil.utoronto.ca/icity/Organization/PartTimeRegEmployee" TargetMode="External"/><Relationship Id="rId66" Type="http://schemas.openxmlformats.org/officeDocument/2006/relationships/hyperlink" Target="http://franz.com/ns/allegrograph/5.0/geo/nd" TargetMode="External"/><Relationship Id="rId5" Type="http://schemas.openxmlformats.org/officeDocument/2006/relationships/webSettings" Target="webSettings.xml"/><Relationship Id="rId61" Type="http://schemas.openxmlformats.org/officeDocument/2006/relationships/hyperlink" Target="http://ontology.eil.utoronto.ca/icity/TASHA/Auto"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4.emf"/><Relationship Id="rId30" Type="http://schemas.openxmlformats.org/officeDocument/2006/relationships/image" Target="media/image16.emf"/><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hyperlink" Target="mailto:ec2-user@ec2-35-183-119-164.ca-central-1.compute.amazonaws.com" TargetMode="External"/><Relationship Id="rId56" Type="http://schemas.openxmlformats.org/officeDocument/2006/relationships/hyperlink" Target="http://ontology.eil.utoronto.ca/icity/Organization/FullTimeRegEmployee" TargetMode="External"/><Relationship Id="rId64" Type="http://schemas.openxmlformats.org/officeDocument/2006/relationships/hyperlink" Target="https://www.nature.com/articles/sdata201889" TargetMode="External"/><Relationship Id="rId69" Type="http://schemas.openxmlformats.org/officeDocument/2006/relationships/footer" Target="footer1.xml"/><Relationship Id="rId8" Type="http://schemas.openxmlformats.org/officeDocument/2006/relationships/image" Target="media/image1.emf"/><Relationship Id="rId51" Type="http://schemas.openxmlformats.org/officeDocument/2006/relationships/image" Target="media/image25.tiff"/><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microsoft.com/office/2016/09/relationships/commentsIds" Target="commentsIds.xml"/><Relationship Id="rId33" Type="http://schemas.openxmlformats.org/officeDocument/2006/relationships/image" Target="media/image17.emf"/><Relationship Id="rId38" Type="http://schemas.openxmlformats.org/officeDocument/2006/relationships/image" Target="media/image20.png"/><Relationship Id="rId46" Type="http://schemas.openxmlformats.org/officeDocument/2006/relationships/image" Target="media/image24.emf"/><Relationship Id="rId59" Type="http://schemas.openxmlformats.org/officeDocument/2006/relationships/hyperlink" Target="http://ontology.eil.utoronto.ca/icity/Organization/PartTimeHomeEmployee" TargetMode="External"/><Relationship Id="rId67" Type="http://schemas.openxmlformats.org/officeDocument/2006/relationships/hyperlink" Target="https://github.com/EnterpriseIntegrationLab/icity/tree/master/mappings/ITSoS" TargetMode="External"/><Relationship Id="rId20" Type="http://schemas.openxmlformats.org/officeDocument/2006/relationships/image" Target="media/image10.emf"/><Relationship Id="rId41" Type="http://schemas.openxmlformats.org/officeDocument/2006/relationships/hyperlink" Target="https://github.com/EnterpriseIntegrationLab/icity/upload/master/mappings/TTC" TargetMode="External"/><Relationship Id="rId54" Type="http://schemas.openxmlformats.org/officeDocument/2006/relationships/hyperlink" Target="http://www" TargetMode="External"/><Relationship Id="rId62" Type="http://schemas.openxmlformats.org/officeDocument/2006/relationships/hyperlink" Target="http://webservices.nextbus.com/service/publicXMLFeed?command=vehicleLocations&amp;a=ttc&amp;r=501&amp;t=1525184100000" TargetMode="External"/><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comments" Target="comments.xml"/><Relationship Id="rId28" Type="http://schemas.openxmlformats.org/officeDocument/2006/relationships/image" Target="media/image15.emf"/><Relationship Id="rId36" Type="http://schemas.openxmlformats.org/officeDocument/2006/relationships/hyperlink" Target="https://w3id.org/icity/PublicTransit.owl" TargetMode="External"/><Relationship Id="rId49" Type="http://schemas.openxmlformats.org/officeDocument/2006/relationships/hyperlink" Target="http://dgarijo.github.io/Widoco/doc/bestPractices/index-en.html" TargetMode="External"/><Relationship Id="rId57" Type="http://schemas.openxmlformats.org/officeDocument/2006/relationships/hyperlink" Target="http://ontology.eil.utoronto.ca/icity/Organization/FullTimeHomeEmployee" TargetMode="External"/><Relationship Id="rId10" Type="http://schemas.openxmlformats.org/officeDocument/2006/relationships/hyperlink" Target="http://franz.com/ns/allegrograph/5.0/geo/nd" TargetMode="External"/><Relationship Id="rId31" Type="http://schemas.openxmlformats.org/officeDocument/2006/relationships/hyperlink" Target="http://ontology.eil.utoronto.ca/icontact.owl" TargetMode="External"/><Relationship Id="rId44" Type="http://schemas.openxmlformats.org/officeDocument/2006/relationships/hyperlink" Target="https://github.com/OneITS/OTP" TargetMode="External"/><Relationship Id="rId52" Type="http://schemas.openxmlformats.org/officeDocument/2006/relationships/hyperlink" Target="https://www.w3.org/TR/owl-time/" TargetMode="External"/><Relationship Id="rId60" Type="http://schemas.openxmlformats.org/officeDocument/2006/relationships/hyperlink" Target="http://ontology.eil.utoronto.ca/icity/Organization/PartTimeStudent" TargetMode="External"/><Relationship Id="rId65" Type="http://schemas.openxmlformats.org/officeDocument/2006/relationships/hyperlink" Target="http://franz.com/ns/allegrograph/5.0/geo/nd"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emf"/><Relationship Id="rId34" Type="http://schemas.openxmlformats.org/officeDocument/2006/relationships/image" Target="media/image18.emf"/><Relationship Id="rId50" Type="http://schemas.openxmlformats.org/officeDocument/2006/relationships/hyperlink" Target="http://w3id.org/icity/Change/1.0/" TargetMode="External"/><Relationship Id="rId55" Type="http://schemas.openxmlformats.org/officeDocument/2006/relationships/hyperlink" Target="http://www" TargetMode="External"/><Relationship Id="rId7" Type="http://schemas.openxmlformats.org/officeDocument/2006/relationships/endnotes" Target="endnotes.xml"/><Relationship Id="rId71"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12DBB660-D5F1-434E-81F4-396B90844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25</Pages>
  <Words>50685</Words>
  <Characters>288908</Characters>
  <Application>Microsoft Office Word</Application>
  <DocSecurity>0</DocSecurity>
  <Lines>2407</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39</cp:revision>
  <cp:lastPrinted>2020-03-24T17:27:00Z</cp:lastPrinted>
  <dcterms:created xsi:type="dcterms:W3CDTF">2020-03-24T17:27:00Z</dcterms:created>
  <dcterms:modified xsi:type="dcterms:W3CDTF">2020-04-09T19:05:00Z</dcterms:modified>
</cp:coreProperties>
</file>